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D0DE6DD" w14:textId="77777777" w:rsidR="00FB42E9" w:rsidRDefault="00000000">
      <w:pPr>
        <w:pStyle w:val="aa"/>
        <w:spacing w:before="0" w:beforeAutospacing="0" w:after="0" w:afterAutospacing="0" w:line="480" w:lineRule="auto"/>
        <w:jc w:val="both"/>
        <w:rPr>
          <w:rFonts w:ascii="Calibri" w:hAnsi="Calibri" w:cs="Calibri"/>
          <w:b/>
          <w:bCs/>
        </w:rPr>
      </w:pPr>
      <w:r>
        <w:rPr>
          <w:rFonts w:ascii="Calibri" w:hAnsi="Calibri" w:cs="Calibri"/>
          <w:b/>
          <w:bCs/>
        </w:rPr>
        <w:t>Supplementary Information</w:t>
      </w:r>
    </w:p>
    <w:p w14:paraId="395E739E" w14:textId="77777777" w:rsidR="00FB42E9" w:rsidRDefault="00FB42E9">
      <w:pPr>
        <w:spacing w:line="360" w:lineRule="auto"/>
        <w:jc w:val="center"/>
        <w:rPr>
          <w:rFonts w:ascii="Calibri" w:hAnsi="Calibri" w:cs="Calibri"/>
          <w:b/>
          <w:sz w:val="24"/>
          <w:szCs w:val="24"/>
        </w:rPr>
      </w:pPr>
    </w:p>
    <w:p w14:paraId="11F00871" w14:textId="77777777" w:rsidR="00D33E7D" w:rsidRDefault="00D33E7D" w:rsidP="00D33E7D">
      <w:pPr>
        <w:rPr>
          <w:rFonts w:ascii="Times New Roman" w:hAnsi="Times New Roman" w:cs="Times New Roman"/>
          <w:sz w:val="28"/>
          <w:szCs w:val="28"/>
        </w:rPr>
      </w:pPr>
      <w:r w:rsidRPr="00AF3B0B">
        <w:rPr>
          <w:rFonts w:ascii="Times New Roman" w:hAnsi="Times New Roman" w:cs="Times New Roman"/>
          <w:sz w:val="28"/>
          <w:szCs w:val="28"/>
        </w:rPr>
        <w:t>Development of a HiFi‐LAMP Assay for Detection of Herpes simplex virus type 1</w:t>
      </w:r>
    </w:p>
    <w:p w14:paraId="40809A7D" w14:textId="77777777" w:rsidR="00D33E7D" w:rsidRDefault="00D33E7D" w:rsidP="00D33E7D">
      <w:pPr>
        <w:rPr>
          <w:rFonts w:ascii="Times New Roman" w:hAnsi="Times New Roman" w:cs="Times New Roman"/>
          <w:sz w:val="28"/>
          <w:szCs w:val="28"/>
          <w:vertAlign w:val="superscript"/>
        </w:rPr>
      </w:pPr>
      <w:r w:rsidRPr="00AF3B0B">
        <w:rPr>
          <w:rFonts w:ascii="Times New Roman" w:hAnsi="Times New Roman" w:cs="Times New Roman"/>
          <w:sz w:val="28"/>
          <w:szCs w:val="28"/>
        </w:rPr>
        <w:t xml:space="preserve">Ziyan Wang </w:t>
      </w:r>
      <w:r w:rsidRPr="00AF3B0B">
        <w:rPr>
          <w:rFonts w:ascii="Times New Roman" w:hAnsi="Times New Roman" w:cs="Times New Roman"/>
          <w:sz w:val="28"/>
          <w:szCs w:val="28"/>
          <w:vertAlign w:val="superscript"/>
        </w:rPr>
        <w:t>1,2,3</w:t>
      </w:r>
      <w:r w:rsidRPr="00AF3B0B">
        <w:rPr>
          <w:rFonts w:ascii="Times New Roman" w:hAnsi="Times New Roman" w:cs="Times New Roman"/>
          <w:sz w:val="28"/>
          <w:szCs w:val="28"/>
        </w:rPr>
        <w:t xml:space="preserve">, </w:t>
      </w:r>
      <w:proofErr w:type="spellStart"/>
      <w:r w:rsidRPr="00AF3B0B">
        <w:rPr>
          <w:rFonts w:ascii="Times New Roman" w:hAnsi="Times New Roman" w:cs="Times New Roman"/>
          <w:sz w:val="28"/>
          <w:szCs w:val="28"/>
        </w:rPr>
        <w:t>Zhenzhou</w:t>
      </w:r>
      <w:proofErr w:type="spellEnd"/>
      <w:r w:rsidRPr="00AF3B0B">
        <w:rPr>
          <w:rFonts w:ascii="Times New Roman" w:hAnsi="Times New Roman" w:cs="Times New Roman"/>
          <w:sz w:val="28"/>
          <w:szCs w:val="28"/>
        </w:rPr>
        <w:t xml:space="preserve"> Wan </w:t>
      </w:r>
      <w:proofErr w:type="gramStart"/>
      <w:r w:rsidRPr="00AF3B0B">
        <w:rPr>
          <w:rFonts w:ascii="Times New Roman" w:hAnsi="Times New Roman" w:cs="Times New Roman"/>
          <w:sz w:val="28"/>
          <w:szCs w:val="28"/>
          <w:vertAlign w:val="superscript"/>
        </w:rPr>
        <w:t>2,*</w:t>
      </w:r>
      <w:proofErr w:type="gramEnd"/>
      <w:r w:rsidRPr="00AF3B0B">
        <w:rPr>
          <w:rFonts w:ascii="Times New Roman" w:hAnsi="Times New Roman" w:cs="Times New Roman"/>
          <w:sz w:val="28"/>
          <w:szCs w:val="28"/>
        </w:rPr>
        <w:t xml:space="preserve">, </w:t>
      </w:r>
      <w:proofErr w:type="spellStart"/>
      <w:r w:rsidRPr="00AF3B0B">
        <w:rPr>
          <w:rFonts w:ascii="Times New Roman" w:hAnsi="Times New Roman" w:cs="Times New Roman"/>
          <w:sz w:val="28"/>
          <w:szCs w:val="28"/>
        </w:rPr>
        <w:t>Yongjuan</w:t>
      </w:r>
      <w:proofErr w:type="spellEnd"/>
      <w:r w:rsidRPr="00AF3B0B">
        <w:rPr>
          <w:rFonts w:ascii="Times New Roman" w:hAnsi="Times New Roman" w:cs="Times New Roman"/>
          <w:sz w:val="28"/>
          <w:szCs w:val="28"/>
        </w:rPr>
        <w:t xml:space="preserve"> Zhao </w:t>
      </w:r>
      <w:r w:rsidRPr="00AF3B0B">
        <w:rPr>
          <w:rFonts w:ascii="Times New Roman" w:hAnsi="Times New Roman" w:cs="Times New Roman"/>
          <w:sz w:val="28"/>
          <w:szCs w:val="28"/>
          <w:vertAlign w:val="superscript"/>
        </w:rPr>
        <w:t>3</w:t>
      </w:r>
      <w:r w:rsidRPr="00AF3B0B">
        <w:rPr>
          <w:rFonts w:ascii="Times New Roman" w:hAnsi="Times New Roman" w:cs="Times New Roman"/>
          <w:sz w:val="28"/>
          <w:szCs w:val="28"/>
        </w:rPr>
        <w:t xml:space="preserve">, </w:t>
      </w:r>
      <w:proofErr w:type="spellStart"/>
      <w:r w:rsidRPr="00AF3B0B">
        <w:rPr>
          <w:rFonts w:ascii="Times New Roman" w:hAnsi="Times New Roman" w:cs="Times New Roman"/>
          <w:sz w:val="28"/>
          <w:szCs w:val="28"/>
        </w:rPr>
        <w:t>Zhengfang</w:t>
      </w:r>
      <w:proofErr w:type="spellEnd"/>
      <w:r w:rsidRPr="00AF3B0B">
        <w:rPr>
          <w:rFonts w:ascii="Times New Roman" w:hAnsi="Times New Roman" w:cs="Times New Roman"/>
          <w:sz w:val="28"/>
          <w:szCs w:val="28"/>
        </w:rPr>
        <w:t xml:space="preserve"> Wang </w:t>
      </w:r>
      <w:r w:rsidRPr="00AF3B0B">
        <w:rPr>
          <w:rFonts w:ascii="Times New Roman" w:hAnsi="Times New Roman" w:cs="Times New Roman"/>
          <w:sz w:val="28"/>
          <w:szCs w:val="28"/>
          <w:vertAlign w:val="superscript"/>
        </w:rPr>
        <w:t>4</w:t>
      </w:r>
      <w:r w:rsidRPr="00AF3B0B">
        <w:rPr>
          <w:rFonts w:ascii="Times New Roman" w:hAnsi="Times New Roman" w:cs="Times New Roman"/>
          <w:sz w:val="28"/>
          <w:szCs w:val="28"/>
        </w:rPr>
        <w:t xml:space="preserve">, </w:t>
      </w:r>
      <w:proofErr w:type="spellStart"/>
      <w:r w:rsidRPr="00AF3B0B">
        <w:rPr>
          <w:rFonts w:ascii="Times New Roman" w:hAnsi="Times New Roman" w:cs="Times New Roman"/>
          <w:sz w:val="28"/>
          <w:szCs w:val="28"/>
        </w:rPr>
        <w:t>Shangwen</w:t>
      </w:r>
      <w:proofErr w:type="spellEnd"/>
      <w:r w:rsidRPr="00AF3B0B">
        <w:rPr>
          <w:rFonts w:ascii="Times New Roman" w:hAnsi="Times New Roman" w:cs="Times New Roman"/>
          <w:sz w:val="28"/>
          <w:szCs w:val="28"/>
        </w:rPr>
        <w:t xml:space="preserve"> Song </w:t>
      </w:r>
      <w:r w:rsidRPr="00902E08">
        <w:rPr>
          <w:rFonts w:ascii="Times New Roman" w:hAnsi="Times New Roman" w:cs="Times New Roman"/>
          <w:sz w:val="28"/>
          <w:szCs w:val="28"/>
          <w:vertAlign w:val="superscript"/>
        </w:rPr>
        <w:t>4</w:t>
      </w:r>
      <w:r w:rsidRPr="00AF3B0B">
        <w:rPr>
          <w:rFonts w:ascii="Times New Roman" w:hAnsi="Times New Roman" w:cs="Times New Roman"/>
          <w:sz w:val="28"/>
          <w:szCs w:val="28"/>
        </w:rPr>
        <w:t xml:space="preserve">, Zhi-Gang Song </w:t>
      </w:r>
      <w:r w:rsidRPr="00902E08">
        <w:rPr>
          <w:rFonts w:ascii="Times New Roman" w:hAnsi="Times New Roman" w:cs="Times New Roman"/>
          <w:sz w:val="28"/>
          <w:szCs w:val="28"/>
          <w:vertAlign w:val="superscript"/>
        </w:rPr>
        <w:t>3</w:t>
      </w:r>
      <w:r w:rsidRPr="00AF3B0B">
        <w:rPr>
          <w:rFonts w:ascii="Times New Roman" w:hAnsi="Times New Roman" w:cs="Times New Roman"/>
          <w:sz w:val="28"/>
          <w:szCs w:val="28"/>
        </w:rPr>
        <w:t>, Yu-Ye Li</w:t>
      </w:r>
      <w:r w:rsidRPr="00902E08">
        <w:rPr>
          <w:rFonts w:ascii="Times New Roman" w:hAnsi="Times New Roman" w:cs="Times New Roman"/>
          <w:sz w:val="28"/>
          <w:szCs w:val="28"/>
          <w:vertAlign w:val="superscript"/>
        </w:rPr>
        <w:t>4</w:t>
      </w:r>
      <w:r w:rsidRPr="00AF3B0B">
        <w:rPr>
          <w:rFonts w:ascii="Times New Roman" w:hAnsi="Times New Roman" w:cs="Times New Roman"/>
          <w:sz w:val="28"/>
          <w:szCs w:val="28"/>
        </w:rPr>
        <w:t xml:space="preserve">, </w:t>
      </w:r>
      <w:proofErr w:type="spellStart"/>
      <w:r w:rsidRPr="00AF3B0B">
        <w:rPr>
          <w:rFonts w:ascii="Times New Roman" w:hAnsi="Times New Roman" w:cs="Times New Roman"/>
          <w:sz w:val="28"/>
          <w:szCs w:val="28"/>
        </w:rPr>
        <w:t>Chiyu</w:t>
      </w:r>
      <w:proofErr w:type="spellEnd"/>
      <w:r w:rsidRPr="00AF3B0B">
        <w:rPr>
          <w:rFonts w:ascii="Times New Roman" w:hAnsi="Times New Roman" w:cs="Times New Roman"/>
          <w:sz w:val="28"/>
          <w:szCs w:val="28"/>
        </w:rPr>
        <w:t xml:space="preserve"> Zhang </w:t>
      </w:r>
      <w:proofErr w:type="gramStart"/>
      <w:r w:rsidRPr="00902E08">
        <w:rPr>
          <w:rFonts w:ascii="Times New Roman" w:hAnsi="Times New Roman" w:cs="Times New Roman"/>
          <w:sz w:val="28"/>
          <w:szCs w:val="28"/>
          <w:vertAlign w:val="superscript"/>
        </w:rPr>
        <w:t>3,*</w:t>
      </w:r>
      <w:proofErr w:type="gramEnd"/>
    </w:p>
    <w:p w14:paraId="20B3732C" w14:textId="77777777" w:rsidR="00D33E7D" w:rsidRPr="00C2531C" w:rsidRDefault="00D33E7D" w:rsidP="00D33E7D">
      <w:pPr>
        <w:rPr>
          <w:rFonts w:ascii="Times New Roman" w:hAnsi="Times New Roman" w:cs="Times New Roman"/>
          <w:sz w:val="28"/>
          <w:szCs w:val="28"/>
        </w:rPr>
      </w:pPr>
      <w:r w:rsidRPr="00902E08">
        <w:rPr>
          <w:rFonts w:ascii="Times New Roman" w:hAnsi="Times New Roman" w:cs="Times New Roman"/>
          <w:vertAlign w:val="superscript"/>
        </w:rPr>
        <w:t>1</w:t>
      </w:r>
      <w:r w:rsidRPr="00902E08">
        <w:rPr>
          <w:rFonts w:ascii="Times New Roman" w:hAnsi="Times New Roman" w:cs="Times New Roman"/>
        </w:rPr>
        <w:t xml:space="preserve"> School of Medicine, Anhui University of Science and Technology, Huainan,</w:t>
      </w:r>
      <w:r w:rsidRPr="00902E08">
        <w:t xml:space="preserve"> </w:t>
      </w:r>
      <w:r w:rsidRPr="00902E08">
        <w:rPr>
          <w:rFonts w:ascii="Times New Roman" w:hAnsi="Times New Roman" w:cs="Times New Roman"/>
        </w:rPr>
        <w:t>232001</w:t>
      </w:r>
      <w:r>
        <w:rPr>
          <w:rFonts w:ascii="Times New Roman" w:hAnsi="Times New Roman" w:cs="Times New Roman" w:hint="eastAsia"/>
        </w:rPr>
        <w:t>,</w:t>
      </w:r>
      <w:r w:rsidRPr="00902E08">
        <w:rPr>
          <w:rFonts w:ascii="Times New Roman" w:hAnsi="Times New Roman" w:cs="Times New Roman"/>
        </w:rPr>
        <w:t xml:space="preserve"> China</w:t>
      </w:r>
    </w:p>
    <w:p w14:paraId="1F561695" w14:textId="77777777" w:rsidR="00D33E7D" w:rsidRPr="00902E08" w:rsidRDefault="00D33E7D" w:rsidP="00D33E7D">
      <w:pPr>
        <w:rPr>
          <w:rFonts w:ascii="Times New Roman" w:hAnsi="Times New Roman" w:cs="Times New Roman"/>
        </w:rPr>
      </w:pPr>
      <w:r w:rsidRPr="00902E08">
        <w:rPr>
          <w:rFonts w:ascii="Times New Roman" w:hAnsi="Times New Roman" w:cs="Times New Roman"/>
          <w:vertAlign w:val="superscript"/>
        </w:rPr>
        <w:t>2</w:t>
      </w:r>
      <w:r w:rsidRPr="00902E08">
        <w:rPr>
          <w:rFonts w:ascii="Times New Roman" w:hAnsi="Times New Roman" w:cs="Times New Roman"/>
        </w:rPr>
        <w:t xml:space="preserve"> Medical Laboratory of Taizhou Fourth People’s Hospital, Taizhou,</w:t>
      </w:r>
      <w:r w:rsidRPr="00902E08">
        <w:t xml:space="preserve"> </w:t>
      </w:r>
      <w:r w:rsidRPr="00902E08">
        <w:rPr>
          <w:rFonts w:ascii="Times New Roman" w:hAnsi="Times New Roman" w:cs="Times New Roman"/>
        </w:rPr>
        <w:t>225300</w:t>
      </w:r>
      <w:r>
        <w:rPr>
          <w:rFonts w:ascii="Times New Roman" w:hAnsi="Times New Roman" w:cs="Times New Roman" w:hint="eastAsia"/>
        </w:rPr>
        <w:t>,</w:t>
      </w:r>
      <w:r w:rsidRPr="00902E08">
        <w:rPr>
          <w:rFonts w:ascii="Times New Roman" w:hAnsi="Times New Roman" w:cs="Times New Roman"/>
        </w:rPr>
        <w:t xml:space="preserve"> China</w:t>
      </w:r>
    </w:p>
    <w:p w14:paraId="44AD236D" w14:textId="77777777" w:rsidR="00D33E7D" w:rsidRPr="00902E08" w:rsidRDefault="00D33E7D" w:rsidP="00D33E7D">
      <w:pPr>
        <w:rPr>
          <w:rFonts w:ascii="Times New Roman" w:hAnsi="Times New Roman" w:cs="Times New Roman"/>
        </w:rPr>
      </w:pPr>
      <w:r w:rsidRPr="00902E08">
        <w:rPr>
          <w:rFonts w:ascii="Times New Roman" w:hAnsi="Times New Roman" w:cs="Times New Roman"/>
          <w:vertAlign w:val="superscript"/>
        </w:rPr>
        <w:t>3</w:t>
      </w:r>
      <w:r w:rsidRPr="00902E08">
        <w:rPr>
          <w:rFonts w:ascii="Times New Roman" w:hAnsi="Times New Roman" w:cs="Times New Roman"/>
        </w:rPr>
        <w:t xml:space="preserve"> Shanghai Public Health Clinical Center, Fudan University, Shanghai,</w:t>
      </w:r>
      <w:r w:rsidRPr="00902E08">
        <w:t xml:space="preserve"> </w:t>
      </w:r>
      <w:r w:rsidRPr="00902E08">
        <w:rPr>
          <w:rFonts w:ascii="Times New Roman" w:hAnsi="Times New Roman" w:cs="Times New Roman"/>
        </w:rPr>
        <w:t>201508</w:t>
      </w:r>
      <w:r>
        <w:rPr>
          <w:rFonts w:ascii="Times New Roman" w:hAnsi="Times New Roman" w:cs="Times New Roman" w:hint="eastAsia"/>
        </w:rPr>
        <w:t>,</w:t>
      </w:r>
      <w:r w:rsidRPr="00902E08">
        <w:rPr>
          <w:rFonts w:ascii="Times New Roman" w:hAnsi="Times New Roman" w:cs="Times New Roman"/>
        </w:rPr>
        <w:t xml:space="preserve"> China</w:t>
      </w:r>
    </w:p>
    <w:p w14:paraId="4134E982" w14:textId="77777777" w:rsidR="00D33E7D" w:rsidRPr="00902E08" w:rsidRDefault="00D33E7D" w:rsidP="00D33E7D">
      <w:pPr>
        <w:rPr>
          <w:rFonts w:ascii="Times New Roman" w:hAnsi="Times New Roman" w:cs="Times New Roman"/>
        </w:rPr>
      </w:pPr>
      <w:r w:rsidRPr="00902E08">
        <w:rPr>
          <w:rFonts w:ascii="Times New Roman" w:hAnsi="Times New Roman" w:cs="Times New Roman"/>
          <w:vertAlign w:val="superscript"/>
        </w:rPr>
        <w:t>4</w:t>
      </w:r>
      <w:r w:rsidRPr="00902E08">
        <w:rPr>
          <w:rFonts w:ascii="Times New Roman" w:hAnsi="Times New Roman" w:cs="Times New Roman"/>
        </w:rPr>
        <w:t xml:space="preserve"> Department of Dermatology and Venereology, First Affiliated Hospital of Kunming Medical University, Kunming,</w:t>
      </w:r>
      <w:r w:rsidRPr="00C2531C">
        <w:t xml:space="preserve"> </w:t>
      </w:r>
      <w:r w:rsidRPr="00C2531C">
        <w:rPr>
          <w:rFonts w:ascii="Times New Roman" w:hAnsi="Times New Roman" w:cs="Times New Roman"/>
        </w:rPr>
        <w:t>650032</w:t>
      </w:r>
      <w:r>
        <w:rPr>
          <w:rFonts w:ascii="Times New Roman" w:hAnsi="Times New Roman" w:cs="Times New Roman" w:hint="eastAsia"/>
        </w:rPr>
        <w:t>,</w:t>
      </w:r>
      <w:r w:rsidRPr="00902E08">
        <w:rPr>
          <w:rFonts w:ascii="Times New Roman" w:hAnsi="Times New Roman" w:cs="Times New Roman"/>
        </w:rPr>
        <w:t xml:space="preserve"> China</w:t>
      </w:r>
    </w:p>
    <w:p w14:paraId="25EF030F" w14:textId="77777777" w:rsidR="00D33E7D" w:rsidRDefault="00D33E7D" w:rsidP="00D33E7D">
      <w:pPr>
        <w:rPr>
          <w:rFonts w:ascii="Times New Roman" w:hAnsi="Times New Roman" w:cs="Times New Roman"/>
        </w:rPr>
      </w:pPr>
      <w:r w:rsidRPr="00902E08">
        <w:rPr>
          <w:rFonts w:ascii="Times New Roman" w:hAnsi="Times New Roman" w:cs="Times New Roman"/>
          <w:vertAlign w:val="superscript"/>
        </w:rPr>
        <w:t>*</w:t>
      </w:r>
      <w:r w:rsidRPr="00902E08">
        <w:rPr>
          <w:rFonts w:ascii="Times New Roman" w:hAnsi="Times New Roman" w:cs="Times New Roman"/>
        </w:rPr>
        <w:t xml:space="preserve"> Correspondence:  </w:t>
      </w:r>
      <w:proofErr w:type="spellStart"/>
      <w:r w:rsidRPr="00902E08">
        <w:rPr>
          <w:rFonts w:ascii="Times New Roman" w:hAnsi="Times New Roman" w:cs="Times New Roman"/>
        </w:rPr>
        <w:t>Zhenzhou</w:t>
      </w:r>
      <w:proofErr w:type="spellEnd"/>
      <w:r w:rsidRPr="00902E08">
        <w:rPr>
          <w:rFonts w:ascii="Times New Roman" w:hAnsi="Times New Roman" w:cs="Times New Roman"/>
        </w:rPr>
        <w:t xml:space="preserve"> Wan, wanlv@126.com, or </w:t>
      </w:r>
      <w:proofErr w:type="spellStart"/>
      <w:r w:rsidRPr="00902E08">
        <w:rPr>
          <w:rFonts w:ascii="Times New Roman" w:hAnsi="Times New Roman" w:cs="Times New Roman"/>
        </w:rPr>
        <w:t>Chiyu</w:t>
      </w:r>
      <w:proofErr w:type="spellEnd"/>
      <w:r w:rsidRPr="00902E08">
        <w:rPr>
          <w:rFonts w:ascii="Times New Roman" w:hAnsi="Times New Roman" w:cs="Times New Roman"/>
        </w:rPr>
        <w:t xml:space="preserve"> Zhang, chiyu_zhang1999@163.com</w:t>
      </w:r>
    </w:p>
    <w:p w14:paraId="5DEAFC19" w14:textId="77777777" w:rsidR="00FB42E9" w:rsidRDefault="00000000">
      <w:pPr>
        <w:widowControl/>
        <w:jc w:val="left"/>
        <w:rPr>
          <w:rFonts w:ascii="Calibri" w:hAnsi="Calibri" w:cs="Calibri"/>
          <w:b/>
          <w:bCs/>
        </w:rPr>
      </w:pPr>
      <w:r>
        <w:rPr>
          <w:rFonts w:ascii="Calibri" w:hAnsi="Calibri" w:cs="Calibri"/>
          <w:b/>
          <w:bCs/>
        </w:rPr>
        <w:br w:type="page"/>
      </w:r>
    </w:p>
    <w:p w14:paraId="1AD63003" w14:textId="77777777" w:rsidR="00FB42E9" w:rsidRDefault="00000000">
      <w:pPr>
        <w:rPr>
          <w:rFonts w:ascii="Calibri" w:hAnsi="Calibri" w:cs="Calibri"/>
          <w:b/>
          <w:bCs/>
        </w:rPr>
      </w:pPr>
      <w:r>
        <w:rPr>
          <w:rFonts w:ascii="Calibri" w:hAnsi="Calibri" w:cs="Calibri"/>
          <w:b/>
          <w:bCs/>
        </w:rPr>
        <w:lastRenderedPageBreak/>
        <w:t xml:space="preserve">Table S1. </w:t>
      </w:r>
      <w:r>
        <w:rPr>
          <w:rFonts w:ascii="Calibri" w:hAnsi="Calibri" w:cs="Calibri"/>
          <w:bCs/>
        </w:rPr>
        <w:t xml:space="preserve">Primers and </w:t>
      </w:r>
      <w:r w:rsidRPr="00EC436C">
        <w:rPr>
          <w:rFonts w:ascii="Calibri" w:hAnsi="Calibri" w:cs="Calibri"/>
          <w:bCs/>
        </w:rPr>
        <w:t>probes used</w:t>
      </w:r>
      <w:r>
        <w:rPr>
          <w:rFonts w:ascii="Calibri" w:hAnsi="Calibri" w:cs="Calibri" w:hint="eastAsia"/>
          <w:bCs/>
        </w:rPr>
        <w:t xml:space="preserve"> for LAMP</w:t>
      </w:r>
      <w:r>
        <w:rPr>
          <w:rFonts w:ascii="Calibri" w:hAnsi="Calibri" w:cs="Calibri"/>
          <w:bCs/>
        </w:rPr>
        <w:t xml:space="preserve"> in this study</w:t>
      </w:r>
    </w:p>
    <w:tbl>
      <w:tblPr>
        <w:tblW w:w="9696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97"/>
        <w:gridCol w:w="709"/>
        <w:gridCol w:w="1134"/>
        <w:gridCol w:w="5214"/>
        <w:gridCol w:w="708"/>
        <w:gridCol w:w="1134"/>
      </w:tblGrid>
      <w:tr w:rsidR="00FB42E9" w14:paraId="49F60162" w14:textId="77777777">
        <w:trPr>
          <w:trHeight w:val="300"/>
        </w:trPr>
        <w:tc>
          <w:tcPr>
            <w:tcW w:w="797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25FCB045" w14:textId="77777777" w:rsidR="00FB42E9" w:rsidRDefault="00000000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 xml:space="preserve">Viruses </w:t>
            </w:r>
          </w:p>
        </w:tc>
        <w:tc>
          <w:tcPr>
            <w:tcW w:w="709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</w:tcPr>
          <w:p w14:paraId="6A02FDFD" w14:textId="77777777" w:rsidR="00FB42E9" w:rsidRDefault="00000000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Primer sets</w:t>
            </w: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0FD6B239" w14:textId="77777777" w:rsidR="00FB42E9" w:rsidRDefault="00000000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Primers/probes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3A7FE9FB" w14:textId="77777777" w:rsidR="00FB42E9" w:rsidRDefault="00000000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Primer sequence (5'-3')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584021A4" w14:textId="77777777" w:rsidR="00FB42E9" w:rsidRDefault="00000000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Length (</w:t>
            </w:r>
            <w:proofErr w:type="spellStart"/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nt</w:t>
            </w:r>
            <w:proofErr w:type="spellEnd"/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)</w:t>
            </w: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2F577A27" w14:textId="77777777" w:rsidR="00FB42E9" w:rsidRDefault="00000000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Ref</w:t>
            </w: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s.</w:t>
            </w:r>
          </w:p>
        </w:tc>
      </w:tr>
      <w:tr w:rsidR="00FB42E9" w14:paraId="650AE417" w14:textId="77777777">
        <w:trPr>
          <w:trHeight w:val="180"/>
        </w:trPr>
        <w:tc>
          <w:tcPr>
            <w:tcW w:w="797" w:type="dxa"/>
            <w:vMerge w:val="restart"/>
            <w:tcBorders>
              <w:top w:val="single" w:sz="2" w:space="0" w:color="080000"/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7D9FF6EC" w14:textId="2A18E789" w:rsidR="00FB42E9" w:rsidRDefault="001829CB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HSV-</w:t>
            </w: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1</w:t>
            </w:r>
          </w:p>
        </w:tc>
        <w:tc>
          <w:tcPr>
            <w:tcW w:w="709" w:type="dxa"/>
            <w:vMerge w:val="restart"/>
            <w:tcBorders>
              <w:top w:val="single" w:sz="2" w:space="0" w:color="080000"/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</w:tcPr>
          <w:p w14:paraId="7CD0B244" w14:textId="434E1B86" w:rsidR="00FB42E9" w:rsidRDefault="001829CB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Set</w:t>
            </w: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 xml:space="preserve"> </w:t>
            </w: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1</w:t>
            </w: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6D53E8B1" w14:textId="2F312529" w:rsidR="00FB42E9" w:rsidRDefault="00000000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F3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4712B03B" w14:textId="3E375D62" w:rsidR="00FB42E9" w:rsidRDefault="001829CB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1829CB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CAGCCACACACCTGTGAA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32FFB0DC" w14:textId="736BF915" w:rsidR="00FB42E9" w:rsidRDefault="001829CB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18</w:t>
            </w:r>
          </w:p>
        </w:tc>
        <w:tc>
          <w:tcPr>
            <w:tcW w:w="1134" w:type="dxa"/>
            <w:vMerge w:val="restart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1630B134" w14:textId="1FE3150C" w:rsidR="00FB42E9" w:rsidRDefault="003B34B5" w:rsidP="001829CB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fldChar w:fldCharType="begin"/>
            </w:r>
            <w:r w:rsidR="00F9226B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instrText xml:space="preserve"> ADDIN EN.CITE &lt;EndNote&gt;&lt;Cite&gt;&lt;Author&gt;Reddy&lt;/Author&gt;&lt;Year&gt;2011&lt;/Year&gt;&lt;RecNum&gt;9&lt;/RecNum&gt;&lt;DisplayText&gt;&lt;style face="superscript"&gt;1&lt;/style&gt;&lt;/DisplayText&gt;&lt;record&gt;&lt;rec-number&gt;9&lt;/rec-number&gt;&lt;foreign-keys&gt;&lt;key app="EN" db-id="5satpv55jvpasdeva9q5ztznvzfpweat25xs" timestamp="1766255544"&gt;9&lt;/key&gt;&lt;/foreign-keys&gt;&lt;ref-type name="Journal Article"&gt;17&lt;/ref-type&gt;&lt;contributors&gt;&lt;authors&gt;&lt;author&gt;Reddy, A. K.&lt;/author&gt;&lt;author&gt;Balne, P. K.&lt;/author&gt;&lt;author&gt;Reddy, R. K.&lt;/author&gt;&lt;author&gt;Mathai, A.&lt;/author&gt;&lt;author&gt;Kaur, I.&lt;/author&gt;&lt;/authors&gt;&lt;/contributors&gt;&lt;auth-address&gt;Jhaveri Microbiology Centre, Hyderabad Eye Research Foundation, LV Prasad Eye Institute, Hyderabad, India. ashokkumar@lvpei.org&lt;/auth-address&gt;&lt;titles&gt;&lt;title&gt;Loop-mediated isothermal amplification assay for the diagnosis of retinitis caused by herpes simplex virus-1&lt;/title&gt;&lt;secondary-title&gt;Clin Microbiol Infect&lt;/secondary-title&gt;&lt;/titles&gt;&lt;periodical&gt;&lt;full-title&gt;Clin Microbiol Infect&lt;/full-title&gt;&lt;/periodical&gt;&lt;pages&gt;210-3&lt;/pages&gt;&lt;volume&gt;17&lt;/volume&gt;&lt;number&gt;2&lt;/number&gt;&lt;edition&gt;2010/03/20&lt;/edition&gt;&lt;keywords&gt;&lt;keyword&gt;DNA Primers/genetics&lt;/keyword&gt;&lt;keyword&gt;DNA, Viral/genetics&lt;/keyword&gt;&lt;keyword&gt;Herpes Simplex/*diagnosis&lt;/keyword&gt;&lt;keyword&gt;Herpesvirus 1, Human/*isolation &amp;amp; purification&lt;/keyword&gt;&lt;keyword&gt;Humans&lt;/keyword&gt;&lt;keyword&gt;Nucleic Acid Amplification Techniques/*methods&lt;/keyword&gt;&lt;keyword&gt;Retinitis/*virology&lt;/keyword&gt;&lt;keyword&gt;Sensitivity and Specificity&lt;/keyword&gt;&lt;keyword&gt;Temperature&lt;/keyword&gt;&lt;keyword&gt;Virology/*methods&lt;/keyword&gt;&lt;/keywords&gt;&lt;dates&gt;&lt;year&gt;2011&lt;/year&gt;&lt;pub-dates&gt;&lt;date&gt;Feb&lt;/date&gt;&lt;/pub-dates&gt;&lt;/dates&gt;&lt;isbn&gt;1469-0691 (Electronic)&amp;#xD;1198-743X (Print)&amp;#xD;1198-743X (Linking)&lt;/isbn&gt;&lt;accession-num&gt;20298270&lt;/accession-num&gt;&lt;urls&gt;&lt;related-urls&gt;&lt;url&gt;https://www.ncbi.nlm.nih.gov/pubmed/20298270&lt;/url&gt;&lt;/related-urls&gt;&lt;/urls&gt;&lt;custom2&gt;PMC7128213&lt;/custom2&gt;&lt;electronic-resource-num&gt;10.1111/j.1469-0691.2010.03216.x&lt;/electronic-resource-num&gt;&lt;/record&gt;&lt;/Cite&gt;&lt;/EndNote&gt;</w:instrText>
            </w: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fldChar w:fldCharType="separate"/>
            </w:r>
            <w:r w:rsidR="00F9226B" w:rsidRPr="00F9226B">
              <w:rPr>
                <w:rFonts w:asciiTheme="minorHAnsi" w:eastAsiaTheme="minorEastAsia" w:hAnsiTheme="minorHAnsi" w:cstheme="minorHAnsi"/>
                <w:bCs/>
                <w:noProof/>
                <w:kern w:val="2"/>
                <w:sz w:val="18"/>
                <w:szCs w:val="18"/>
                <w:vertAlign w:val="superscript"/>
              </w:rPr>
              <w:t>1</w:t>
            </w: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fldChar w:fldCharType="end"/>
            </w:r>
          </w:p>
        </w:tc>
      </w:tr>
      <w:tr w:rsidR="00FB42E9" w14:paraId="7E6D7DFA" w14:textId="77777777">
        <w:trPr>
          <w:trHeight w:val="180"/>
        </w:trPr>
        <w:tc>
          <w:tcPr>
            <w:tcW w:w="797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6DDD3C24" w14:textId="77777777" w:rsidR="00FB42E9" w:rsidRDefault="00FB42E9">
            <w:pPr>
              <w:rPr>
                <w:rFonts w:cstheme="minorHAnsi"/>
                <w:bCs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</w:tcPr>
          <w:p w14:paraId="5B591F99" w14:textId="77777777" w:rsidR="00FB42E9" w:rsidRDefault="00FB42E9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051E076E" w14:textId="77777777" w:rsidR="00FB42E9" w:rsidRDefault="00000000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B3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6C0FA814" w14:textId="2EC31218" w:rsidR="00FB42E9" w:rsidRDefault="001829CB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1829CB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TCCGTCGAGGCATCGTTAG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2FAFEC0C" w14:textId="2B4D8594" w:rsidR="00FB42E9" w:rsidRDefault="001829CB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19</w:t>
            </w:r>
          </w:p>
        </w:tc>
        <w:tc>
          <w:tcPr>
            <w:tcW w:w="1134" w:type="dxa"/>
            <w:vMerge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0AFF47AD" w14:textId="77777777" w:rsidR="00FB42E9" w:rsidRDefault="00FB42E9">
            <w:pPr>
              <w:rPr>
                <w:rFonts w:cstheme="minorHAnsi"/>
                <w:bCs/>
                <w:sz w:val="18"/>
                <w:szCs w:val="18"/>
              </w:rPr>
            </w:pPr>
          </w:p>
        </w:tc>
      </w:tr>
      <w:tr w:rsidR="00FB42E9" w14:paraId="3C2E0CF9" w14:textId="77777777">
        <w:trPr>
          <w:trHeight w:val="346"/>
        </w:trPr>
        <w:tc>
          <w:tcPr>
            <w:tcW w:w="797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4986E09F" w14:textId="77777777" w:rsidR="00FB42E9" w:rsidRDefault="00FB42E9">
            <w:pPr>
              <w:rPr>
                <w:rFonts w:cstheme="minorHAnsi"/>
                <w:bCs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</w:tcPr>
          <w:p w14:paraId="566416E4" w14:textId="77777777" w:rsidR="00FB42E9" w:rsidRDefault="00FB42E9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58CF0E94" w14:textId="77777777" w:rsidR="00FB42E9" w:rsidRDefault="00000000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FIP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1A6F373C" w14:textId="34DA6702" w:rsidR="00FB42E9" w:rsidRDefault="001829CB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1829CB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CCAGACGTTCCGTTGGTAGGTCTTTTACTTTGACTGTTCGCGCACC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37A6A8C0" w14:textId="08682DE1" w:rsidR="00FB42E9" w:rsidRDefault="001829CB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46</w:t>
            </w:r>
          </w:p>
        </w:tc>
        <w:tc>
          <w:tcPr>
            <w:tcW w:w="1134" w:type="dxa"/>
            <w:vMerge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0FA4B12F" w14:textId="77777777" w:rsidR="00FB42E9" w:rsidRDefault="00FB42E9">
            <w:pPr>
              <w:rPr>
                <w:rFonts w:cstheme="minorHAnsi"/>
                <w:bCs/>
                <w:sz w:val="18"/>
                <w:szCs w:val="18"/>
              </w:rPr>
            </w:pPr>
          </w:p>
        </w:tc>
      </w:tr>
      <w:tr w:rsidR="00FB42E9" w14:paraId="6CF17882" w14:textId="77777777">
        <w:trPr>
          <w:trHeight w:val="180"/>
        </w:trPr>
        <w:tc>
          <w:tcPr>
            <w:tcW w:w="797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4DB48F70" w14:textId="77777777" w:rsidR="00FB42E9" w:rsidRDefault="00FB42E9">
            <w:pPr>
              <w:rPr>
                <w:rFonts w:cstheme="minorHAnsi"/>
                <w:bCs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</w:tcPr>
          <w:p w14:paraId="22EF9381" w14:textId="77777777" w:rsidR="00FB42E9" w:rsidRDefault="00FB42E9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5BFA9135" w14:textId="77777777" w:rsidR="00FB42E9" w:rsidRDefault="00000000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BIP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36A173D3" w14:textId="550FD5FF" w:rsidR="00FB42E9" w:rsidRDefault="001829CB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1829CB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CCATCATCGCCACGTCGGACTTTTTCGGCGTCTGCTTTTTGTG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6AE529C3" w14:textId="77777777" w:rsidR="00FB42E9" w:rsidRDefault="00000000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43</w:t>
            </w:r>
          </w:p>
        </w:tc>
        <w:tc>
          <w:tcPr>
            <w:tcW w:w="1134" w:type="dxa"/>
            <w:vMerge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747FFBF2" w14:textId="77777777" w:rsidR="00FB42E9" w:rsidRDefault="00FB42E9">
            <w:pPr>
              <w:rPr>
                <w:rFonts w:cstheme="minorHAnsi"/>
                <w:bCs/>
                <w:sz w:val="18"/>
                <w:szCs w:val="18"/>
              </w:rPr>
            </w:pPr>
          </w:p>
        </w:tc>
      </w:tr>
      <w:tr w:rsidR="001829CB" w14:paraId="76D9D055" w14:textId="77777777">
        <w:trPr>
          <w:trHeight w:val="140"/>
        </w:trPr>
        <w:tc>
          <w:tcPr>
            <w:tcW w:w="797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5A5FBF18" w14:textId="77777777" w:rsidR="001829CB" w:rsidRDefault="001829CB">
            <w:pPr>
              <w:rPr>
                <w:rFonts w:cstheme="minorHAnsi"/>
                <w:bCs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</w:tcPr>
          <w:p w14:paraId="2632F0D5" w14:textId="77777777" w:rsidR="001829CB" w:rsidRDefault="001829CB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0B4DF18D" w14:textId="14CCB339" w:rsidR="001829CB" w:rsidRDefault="001829CB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LF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48385D5A" w14:textId="4ABF26E4" w:rsidR="001829CB" w:rsidRPr="001829CB" w:rsidRDefault="001829CB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1829CB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AAATCCTGTCGCCCTACACAGCGG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35622933" w14:textId="7351553D" w:rsidR="001829CB" w:rsidRDefault="001829CB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24</w:t>
            </w:r>
          </w:p>
        </w:tc>
        <w:tc>
          <w:tcPr>
            <w:tcW w:w="1134" w:type="dxa"/>
            <w:vMerge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11D36BC3" w14:textId="77777777" w:rsidR="001829CB" w:rsidRDefault="001829CB">
            <w:pPr>
              <w:rPr>
                <w:rFonts w:cstheme="minorHAnsi"/>
                <w:bCs/>
                <w:sz w:val="18"/>
                <w:szCs w:val="18"/>
              </w:rPr>
            </w:pPr>
          </w:p>
        </w:tc>
      </w:tr>
      <w:tr w:rsidR="00FB42E9" w14:paraId="09288665" w14:textId="77777777">
        <w:trPr>
          <w:trHeight w:val="140"/>
        </w:trPr>
        <w:tc>
          <w:tcPr>
            <w:tcW w:w="797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06A90E56" w14:textId="77777777" w:rsidR="00FB42E9" w:rsidRDefault="00FB42E9">
            <w:pPr>
              <w:rPr>
                <w:rFonts w:cstheme="minorHAnsi"/>
                <w:bCs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</w:tcPr>
          <w:p w14:paraId="1E97BD81" w14:textId="77777777" w:rsidR="00FB42E9" w:rsidRDefault="00FB42E9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3E4DC38C" w14:textId="77777777" w:rsidR="00FB42E9" w:rsidRDefault="00000000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LB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4853A8DA" w14:textId="1F62DF85" w:rsidR="00FB42E9" w:rsidRDefault="001829CB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1829CB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CACCCCGCGACGGGACGCCG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4C81889D" w14:textId="4422DE8A" w:rsidR="00FB42E9" w:rsidRDefault="001829CB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20</w:t>
            </w:r>
          </w:p>
        </w:tc>
        <w:tc>
          <w:tcPr>
            <w:tcW w:w="1134" w:type="dxa"/>
            <w:vMerge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2062CB93" w14:textId="77777777" w:rsidR="00FB42E9" w:rsidRDefault="00FB42E9">
            <w:pPr>
              <w:rPr>
                <w:rFonts w:cstheme="minorHAnsi"/>
                <w:bCs/>
                <w:sz w:val="18"/>
                <w:szCs w:val="18"/>
              </w:rPr>
            </w:pPr>
          </w:p>
        </w:tc>
      </w:tr>
      <w:tr w:rsidR="00FB42E9" w14:paraId="089B49E5" w14:textId="77777777">
        <w:trPr>
          <w:trHeight w:val="180"/>
        </w:trPr>
        <w:tc>
          <w:tcPr>
            <w:tcW w:w="797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72B888CF" w14:textId="77777777" w:rsidR="00FB42E9" w:rsidRDefault="00FB42E9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</w:p>
        </w:tc>
        <w:tc>
          <w:tcPr>
            <w:tcW w:w="709" w:type="dxa"/>
            <w:vMerge w:val="restart"/>
            <w:tcBorders>
              <w:top w:val="single" w:sz="2" w:space="0" w:color="080000"/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</w:tcPr>
          <w:p w14:paraId="2C656F47" w14:textId="1ED5A743" w:rsidR="00FB42E9" w:rsidRDefault="00000000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set 2</w:t>
            </w: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4A6AB6DB" w14:textId="5A4A9B55" w:rsidR="00FB42E9" w:rsidRDefault="00000000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F3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7AF5D502" w14:textId="32FB6991" w:rsidR="00FB42E9" w:rsidRDefault="001829CB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1829CB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GCCTCTGGACTGGACCAC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43F9ABAE" w14:textId="63BFDFA9" w:rsidR="00FB42E9" w:rsidRDefault="00441A66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18</w:t>
            </w:r>
          </w:p>
        </w:tc>
        <w:tc>
          <w:tcPr>
            <w:tcW w:w="1134" w:type="dxa"/>
            <w:vMerge w:val="restart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5C3C1916" w14:textId="77777777" w:rsidR="00FB42E9" w:rsidRDefault="00000000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This study</w:t>
            </w:r>
          </w:p>
        </w:tc>
      </w:tr>
      <w:tr w:rsidR="00FB42E9" w14:paraId="6CA2816B" w14:textId="77777777">
        <w:trPr>
          <w:trHeight w:val="240"/>
        </w:trPr>
        <w:tc>
          <w:tcPr>
            <w:tcW w:w="797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486E950E" w14:textId="77777777" w:rsidR="00FB42E9" w:rsidRDefault="00FB42E9">
            <w:pPr>
              <w:rPr>
                <w:rFonts w:cstheme="minorHAnsi"/>
                <w:bCs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</w:tcPr>
          <w:p w14:paraId="55592322" w14:textId="77777777" w:rsidR="00FB42E9" w:rsidRDefault="00FB42E9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57A5C284" w14:textId="77777777" w:rsidR="00FB42E9" w:rsidRDefault="00000000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B3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0D2422C4" w14:textId="5FE6F3D3" w:rsidR="00FB42E9" w:rsidRDefault="001829CB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1829CB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CCTGGCCGATGATAACCAC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3E566064" w14:textId="00945550" w:rsidR="00FB42E9" w:rsidRDefault="00441A66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19</w:t>
            </w:r>
          </w:p>
        </w:tc>
        <w:tc>
          <w:tcPr>
            <w:tcW w:w="1134" w:type="dxa"/>
            <w:vMerge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12BCB618" w14:textId="77777777" w:rsidR="00FB42E9" w:rsidRDefault="00FB42E9">
            <w:pPr>
              <w:rPr>
                <w:rFonts w:cstheme="minorHAnsi"/>
                <w:bCs/>
                <w:sz w:val="18"/>
                <w:szCs w:val="18"/>
              </w:rPr>
            </w:pPr>
          </w:p>
        </w:tc>
      </w:tr>
      <w:tr w:rsidR="00FB42E9" w14:paraId="6203B7AB" w14:textId="77777777">
        <w:trPr>
          <w:trHeight w:val="180"/>
        </w:trPr>
        <w:tc>
          <w:tcPr>
            <w:tcW w:w="797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314BE9BF" w14:textId="77777777" w:rsidR="00FB42E9" w:rsidRDefault="00FB42E9">
            <w:pPr>
              <w:rPr>
                <w:rFonts w:cstheme="minorHAnsi"/>
                <w:bCs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</w:tcPr>
          <w:p w14:paraId="4853123D" w14:textId="77777777" w:rsidR="00FB42E9" w:rsidRDefault="00FB42E9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35EF7D6F" w14:textId="77777777" w:rsidR="00FB42E9" w:rsidRDefault="00000000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FIP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3FABEBE8" w14:textId="2B96652D" w:rsidR="00FB42E9" w:rsidRDefault="001829CB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1829CB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GCCAGCTCAGGCTCCATCAGGTTTCGGCGTGTGTTTCTG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4186024A" w14:textId="7F432EDF" w:rsidR="00FB42E9" w:rsidRDefault="00441A66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39</w:t>
            </w:r>
          </w:p>
        </w:tc>
        <w:tc>
          <w:tcPr>
            <w:tcW w:w="1134" w:type="dxa"/>
            <w:vMerge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4D12B702" w14:textId="77777777" w:rsidR="00FB42E9" w:rsidRDefault="00FB42E9">
            <w:pPr>
              <w:rPr>
                <w:rFonts w:cstheme="minorHAnsi"/>
                <w:bCs/>
                <w:sz w:val="18"/>
                <w:szCs w:val="18"/>
              </w:rPr>
            </w:pPr>
          </w:p>
        </w:tc>
      </w:tr>
      <w:tr w:rsidR="00FB42E9" w14:paraId="06F4C1D3" w14:textId="77777777">
        <w:trPr>
          <w:trHeight w:val="180"/>
        </w:trPr>
        <w:tc>
          <w:tcPr>
            <w:tcW w:w="797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43AA0332" w14:textId="77777777" w:rsidR="00FB42E9" w:rsidRDefault="00FB42E9">
            <w:pPr>
              <w:rPr>
                <w:rFonts w:cstheme="minorHAnsi"/>
                <w:bCs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</w:tcPr>
          <w:p w14:paraId="6C497A77" w14:textId="77777777" w:rsidR="00FB42E9" w:rsidRDefault="00FB42E9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59EC173F" w14:textId="77777777" w:rsidR="00FB42E9" w:rsidRDefault="00000000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BIP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5144BB01" w14:textId="749FA553" w:rsidR="00FB42E9" w:rsidRPr="001829CB" w:rsidRDefault="001829CB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1829CB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TAATCGTCGGTGCCAGACCGAGTCGGGGGTGCAATAACG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54C6FD83" w14:textId="3591AC6A" w:rsidR="00FB42E9" w:rsidRDefault="00441A66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39</w:t>
            </w:r>
          </w:p>
        </w:tc>
        <w:tc>
          <w:tcPr>
            <w:tcW w:w="1134" w:type="dxa"/>
            <w:vMerge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70F876DC" w14:textId="77777777" w:rsidR="00FB42E9" w:rsidRDefault="00FB42E9">
            <w:pPr>
              <w:rPr>
                <w:rFonts w:cstheme="minorHAnsi"/>
                <w:bCs/>
                <w:sz w:val="18"/>
                <w:szCs w:val="18"/>
              </w:rPr>
            </w:pPr>
          </w:p>
        </w:tc>
      </w:tr>
      <w:tr w:rsidR="001B205F" w14:paraId="41C33E9C" w14:textId="77777777">
        <w:trPr>
          <w:trHeight w:val="180"/>
        </w:trPr>
        <w:tc>
          <w:tcPr>
            <w:tcW w:w="797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76BC5E57" w14:textId="77777777" w:rsidR="001B205F" w:rsidRDefault="001B205F" w:rsidP="001B205F">
            <w:pPr>
              <w:rPr>
                <w:rFonts w:cstheme="minorHAnsi"/>
                <w:bCs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</w:tcPr>
          <w:p w14:paraId="337C33A1" w14:textId="77777777" w:rsidR="001B205F" w:rsidRDefault="001B205F" w:rsidP="001B205F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3ED5836D" w14:textId="21AAE971" w:rsidR="001B205F" w:rsidRDefault="001B205F" w:rsidP="001B205F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LB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201FC192" w14:textId="5557AA23" w:rsidR="001B205F" w:rsidRDefault="001B205F" w:rsidP="001B205F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1B205F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GCCGCGGGAGGATGTGTTTT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7D51B0C3" w14:textId="33AEE7D3" w:rsidR="001B205F" w:rsidRDefault="001B205F" w:rsidP="001B205F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20</w:t>
            </w:r>
          </w:p>
        </w:tc>
        <w:tc>
          <w:tcPr>
            <w:tcW w:w="1134" w:type="dxa"/>
            <w:vMerge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41F727EB" w14:textId="77777777" w:rsidR="001B205F" w:rsidRDefault="001B205F" w:rsidP="001B205F">
            <w:pPr>
              <w:rPr>
                <w:rFonts w:cstheme="minorHAnsi"/>
                <w:bCs/>
                <w:sz w:val="18"/>
                <w:szCs w:val="18"/>
              </w:rPr>
            </w:pPr>
          </w:p>
        </w:tc>
      </w:tr>
      <w:tr w:rsidR="001B205F" w14:paraId="281F3CBF" w14:textId="77777777">
        <w:trPr>
          <w:trHeight w:val="180"/>
        </w:trPr>
        <w:tc>
          <w:tcPr>
            <w:tcW w:w="797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7A45B126" w14:textId="77777777" w:rsidR="001B205F" w:rsidRDefault="001B205F" w:rsidP="001B205F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</w:p>
        </w:tc>
        <w:tc>
          <w:tcPr>
            <w:tcW w:w="709" w:type="dxa"/>
            <w:vMerge w:val="restart"/>
            <w:tcBorders>
              <w:top w:val="single" w:sz="2" w:space="0" w:color="080000"/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</w:tcPr>
          <w:p w14:paraId="5EA9EDC6" w14:textId="23BEB73D" w:rsidR="001B205F" w:rsidRDefault="001B205F" w:rsidP="001B205F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set 3</w:t>
            </w: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38139F38" w14:textId="0B6B549D" w:rsidR="001B205F" w:rsidRDefault="001B205F" w:rsidP="001B205F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F3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63CFFC76" w14:textId="2C561B66" w:rsidR="001B205F" w:rsidRDefault="001B205F" w:rsidP="001B205F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1829CB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GCCGTTGTTCCCATTATCCC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3D1521E5" w14:textId="43D79061" w:rsidR="001B205F" w:rsidRDefault="001B205F" w:rsidP="001B205F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20</w:t>
            </w:r>
          </w:p>
        </w:tc>
        <w:tc>
          <w:tcPr>
            <w:tcW w:w="1134" w:type="dxa"/>
            <w:vMerge w:val="restart"/>
            <w:tcBorders>
              <w:top w:val="single" w:sz="2" w:space="0" w:color="080000"/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6EC21EA9" w14:textId="63E97026" w:rsidR="001B205F" w:rsidRDefault="003B34B5" w:rsidP="001B205F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fldChar w:fldCharType="begin">
                <w:fldData xml:space="preserve">PEVuZE5vdGU+PENpdGU+PEF1dGhvcj5Fbm9tb3RvPC9BdXRob3I+PFllYXI+MjAwNTwvWWVhcj48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</w:fldData>
              </w:fldChar>
            </w:r>
            <w:r w:rsidR="00F9226B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instrText xml:space="preserve"> ADDIN EN.CITE </w:instrText>
            </w:r>
            <w:r w:rsidR="00F9226B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fldChar w:fldCharType="begin">
                <w:fldData xml:space="preserve">PEVuZE5vdGU+PENpdGU+PEF1dGhvcj5Fbm9tb3RvPC9BdXRob3I+PFllYXI+MjAwNTwvWWVhcj48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</w:fldData>
              </w:fldChar>
            </w:r>
            <w:r w:rsidR="00F9226B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instrText xml:space="preserve"> ADDIN EN.CITE.DATA </w:instrText>
            </w:r>
            <w:r w:rsidR="00F9226B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r>
            <w:r w:rsidR="00F9226B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fldChar w:fldCharType="end"/>
            </w: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fldChar w:fldCharType="separate"/>
            </w:r>
            <w:r w:rsidR="00F9226B" w:rsidRPr="00F9226B">
              <w:rPr>
                <w:rFonts w:asciiTheme="minorHAnsi" w:eastAsiaTheme="minorEastAsia" w:hAnsiTheme="minorHAnsi" w:cstheme="minorHAnsi"/>
                <w:bCs/>
                <w:noProof/>
                <w:kern w:val="2"/>
                <w:sz w:val="18"/>
                <w:szCs w:val="18"/>
                <w:vertAlign w:val="superscript"/>
              </w:rPr>
              <w:t>2</w:t>
            </w: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fldChar w:fldCharType="end"/>
            </w:r>
          </w:p>
        </w:tc>
      </w:tr>
      <w:tr w:rsidR="001B205F" w14:paraId="63B98D15" w14:textId="77777777">
        <w:trPr>
          <w:trHeight w:val="180"/>
        </w:trPr>
        <w:tc>
          <w:tcPr>
            <w:tcW w:w="797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516A2EE5" w14:textId="77777777" w:rsidR="001B205F" w:rsidRDefault="001B205F" w:rsidP="001B205F">
            <w:pPr>
              <w:rPr>
                <w:rFonts w:cstheme="minorHAnsi"/>
                <w:bCs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</w:tcPr>
          <w:p w14:paraId="7195FA47" w14:textId="77777777" w:rsidR="001B205F" w:rsidRDefault="001B205F" w:rsidP="001B205F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21AF75FF" w14:textId="77777777" w:rsidR="001B205F" w:rsidRDefault="001B205F" w:rsidP="001B205F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B3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634E8962" w14:textId="331D3F2B" w:rsidR="001B205F" w:rsidRDefault="001B205F" w:rsidP="001B205F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441A66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TACTTGGCATGGGGGGTG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56F954F5" w14:textId="5FBD66FF" w:rsidR="001B205F" w:rsidRDefault="001B205F" w:rsidP="001B205F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18</w:t>
            </w:r>
          </w:p>
        </w:tc>
        <w:tc>
          <w:tcPr>
            <w:tcW w:w="1134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363D2B79" w14:textId="77777777" w:rsidR="001B205F" w:rsidRDefault="001B205F" w:rsidP="001B205F">
            <w:pPr>
              <w:rPr>
                <w:rFonts w:cstheme="minorHAnsi"/>
                <w:bCs/>
                <w:sz w:val="18"/>
                <w:szCs w:val="18"/>
              </w:rPr>
            </w:pPr>
          </w:p>
        </w:tc>
      </w:tr>
      <w:tr w:rsidR="001B205F" w14:paraId="38BA3737" w14:textId="77777777">
        <w:trPr>
          <w:trHeight w:val="180"/>
        </w:trPr>
        <w:tc>
          <w:tcPr>
            <w:tcW w:w="797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60664D72" w14:textId="77777777" w:rsidR="001B205F" w:rsidRDefault="001B205F" w:rsidP="001B205F">
            <w:pPr>
              <w:rPr>
                <w:rFonts w:cstheme="minorHAnsi"/>
                <w:bCs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</w:tcPr>
          <w:p w14:paraId="4FB6010E" w14:textId="77777777" w:rsidR="001B205F" w:rsidRDefault="001B205F" w:rsidP="001B205F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14534C7B" w14:textId="77777777" w:rsidR="001B205F" w:rsidRDefault="001B205F" w:rsidP="001B205F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FIP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5AA9CEB8" w14:textId="393A11C8" w:rsidR="001B205F" w:rsidRDefault="001B205F" w:rsidP="001B205F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441A66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GTTGGGTGGTGGAGGAGACGTCCTTTTGGTTCTTGTCGGT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3F6C3FFC" w14:textId="2A93658E" w:rsidR="001B205F" w:rsidRDefault="001B205F" w:rsidP="001B205F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39</w:t>
            </w:r>
          </w:p>
        </w:tc>
        <w:tc>
          <w:tcPr>
            <w:tcW w:w="1134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36DF89E7" w14:textId="77777777" w:rsidR="001B205F" w:rsidRDefault="001B205F" w:rsidP="001B205F">
            <w:pPr>
              <w:rPr>
                <w:rFonts w:cstheme="minorHAnsi"/>
                <w:bCs/>
                <w:sz w:val="18"/>
                <w:szCs w:val="18"/>
              </w:rPr>
            </w:pPr>
          </w:p>
        </w:tc>
      </w:tr>
      <w:tr w:rsidR="001B205F" w14:paraId="3A6F0B03" w14:textId="77777777">
        <w:trPr>
          <w:trHeight w:val="180"/>
        </w:trPr>
        <w:tc>
          <w:tcPr>
            <w:tcW w:w="797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5AE4F9B8" w14:textId="77777777" w:rsidR="001B205F" w:rsidRDefault="001B205F" w:rsidP="001B205F">
            <w:pPr>
              <w:rPr>
                <w:rFonts w:cstheme="minorHAnsi"/>
                <w:bCs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</w:tcPr>
          <w:p w14:paraId="1D4CDF4A" w14:textId="77777777" w:rsidR="001B205F" w:rsidRDefault="001B205F" w:rsidP="001B205F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291ECC63" w14:textId="77777777" w:rsidR="001B205F" w:rsidRDefault="001B205F" w:rsidP="001B205F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BIP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1D93B5C7" w14:textId="28F95C25" w:rsidR="001B205F" w:rsidRDefault="001B205F" w:rsidP="001B205F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441A66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GGTCGTCCCTCGCATGAAGCGGCGTGGTAAGGCTGATG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46B15588" w14:textId="1F72B9A7" w:rsidR="001B205F" w:rsidRDefault="001B205F" w:rsidP="001B205F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38</w:t>
            </w:r>
          </w:p>
        </w:tc>
        <w:tc>
          <w:tcPr>
            <w:tcW w:w="1134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1C2B0BC3" w14:textId="77777777" w:rsidR="001B205F" w:rsidRDefault="001B205F" w:rsidP="001B205F">
            <w:pPr>
              <w:rPr>
                <w:rFonts w:cstheme="minorHAnsi"/>
                <w:bCs/>
                <w:sz w:val="18"/>
                <w:szCs w:val="18"/>
              </w:rPr>
            </w:pPr>
          </w:p>
        </w:tc>
      </w:tr>
      <w:tr w:rsidR="001B205F" w14:paraId="0B5A84BB" w14:textId="77777777">
        <w:trPr>
          <w:trHeight w:val="180"/>
        </w:trPr>
        <w:tc>
          <w:tcPr>
            <w:tcW w:w="797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51063D64" w14:textId="77777777" w:rsidR="001B205F" w:rsidRDefault="001B205F" w:rsidP="001B205F">
            <w:pPr>
              <w:rPr>
                <w:rFonts w:cstheme="minorHAnsi"/>
                <w:bCs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</w:tcPr>
          <w:p w14:paraId="776E1438" w14:textId="77777777" w:rsidR="001B205F" w:rsidRDefault="001B205F" w:rsidP="001B205F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550AA1F4" w14:textId="77777777" w:rsidR="001B205F" w:rsidRDefault="001B205F" w:rsidP="001B205F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LF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13F3DFFD" w14:textId="329ECD75" w:rsidR="001B205F" w:rsidRDefault="001B205F" w:rsidP="001B205F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441A66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TTGGTGGGAACCCCCGATAC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0DE4B84B" w14:textId="7EABD1D9" w:rsidR="001B205F" w:rsidRDefault="001B205F" w:rsidP="001B205F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20</w:t>
            </w:r>
          </w:p>
        </w:tc>
        <w:tc>
          <w:tcPr>
            <w:tcW w:w="1134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1A7EBE62" w14:textId="77777777" w:rsidR="001B205F" w:rsidRDefault="001B205F" w:rsidP="001B205F">
            <w:pPr>
              <w:rPr>
                <w:rFonts w:cstheme="minorHAnsi"/>
                <w:bCs/>
                <w:sz w:val="18"/>
                <w:szCs w:val="18"/>
              </w:rPr>
            </w:pPr>
          </w:p>
        </w:tc>
      </w:tr>
      <w:tr w:rsidR="001B205F" w14:paraId="7E2E61F8" w14:textId="77777777">
        <w:trPr>
          <w:trHeight w:val="180"/>
        </w:trPr>
        <w:tc>
          <w:tcPr>
            <w:tcW w:w="797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0F6390C8" w14:textId="77777777" w:rsidR="001B205F" w:rsidRDefault="001B205F" w:rsidP="001B205F">
            <w:pPr>
              <w:rPr>
                <w:rFonts w:cstheme="minorHAnsi"/>
                <w:bCs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</w:tcPr>
          <w:p w14:paraId="79B5F157" w14:textId="77777777" w:rsidR="001B205F" w:rsidRDefault="001B205F" w:rsidP="001B205F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53F888A5" w14:textId="0926D867" w:rsidR="001B205F" w:rsidRPr="0003093B" w:rsidRDefault="001B205F" w:rsidP="001B205F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LB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009F0D78" w14:textId="1E49B849" w:rsidR="001B205F" w:rsidRPr="00441A66" w:rsidRDefault="001B205F" w:rsidP="001B205F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441A66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AACATGACCCAGACCGGCAC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70D45ACE" w14:textId="78AF1ED8" w:rsidR="001B205F" w:rsidRDefault="001B205F" w:rsidP="001B205F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20</w:t>
            </w:r>
          </w:p>
        </w:tc>
        <w:tc>
          <w:tcPr>
            <w:tcW w:w="1134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1DAC831B" w14:textId="77777777" w:rsidR="001B205F" w:rsidRDefault="001B205F" w:rsidP="001B205F">
            <w:pPr>
              <w:rPr>
                <w:rFonts w:cstheme="minorHAnsi"/>
                <w:bCs/>
                <w:sz w:val="18"/>
                <w:szCs w:val="18"/>
              </w:rPr>
            </w:pPr>
          </w:p>
        </w:tc>
      </w:tr>
      <w:tr w:rsidR="00EC436C" w14:paraId="49951B82" w14:textId="77777777">
        <w:trPr>
          <w:trHeight w:val="180"/>
        </w:trPr>
        <w:tc>
          <w:tcPr>
            <w:tcW w:w="797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46871CF0" w14:textId="77777777" w:rsidR="00EC436C" w:rsidRDefault="00EC436C" w:rsidP="00EC436C">
            <w:pPr>
              <w:rPr>
                <w:rFonts w:cstheme="minorHAnsi"/>
                <w:bCs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</w:tcPr>
          <w:p w14:paraId="486DF9CE" w14:textId="77777777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3E152CC7" w14:textId="3E72D712" w:rsidR="00EC436C" w:rsidRPr="0003093B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LF</w:t>
            </w:r>
            <w:r w:rsidR="008D5C31"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-probe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4D639912" w14:textId="7D5A5CA7" w:rsidR="00EC436C" w:rsidRPr="00441A66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1B205F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BHQ</w:t>
            </w:r>
            <w:r w:rsidRPr="001B205F"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1-</w:t>
            </w:r>
            <w:r w:rsidRPr="00441A66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TTGGTGGGAACCCCCGATAC</w:t>
            </w: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-FAM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00F42C06" w14:textId="70354895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20</w:t>
            </w:r>
          </w:p>
        </w:tc>
        <w:tc>
          <w:tcPr>
            <w:tcW w:w="1134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3249858C" w14:textId="77777777" w:rsidR="00EC436C" w:rsidRDefault="00EC436C" w:rsidP="00EC436C">
            <w:pPr>
              <w:rPr>
                <w:rFonts w:cstheme="minorHAnsi"/>
                <w:bCs/>
                <w:sz w:val="18"/>
                <w:szCs w:val="18"/>
              </w:rPr>
            </w:pPr>
          </w:p>
        </w:tc>
      </w:tr>
      <w:tr w:rsidR="00EC436C" w14:paraId="1E6038AD" w14:textId="77777777">
        <w:trPr>
          <w:trHeight w:val="180"/>
        </w:trPr>
        <w:tc>
          <w:tcPr>
            <w:tcW w:w="797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2AA2A638" w14:textId="77777777" w:rsidR="00EC436C" w:rsidRDefault="00EC436C" w:rsidP="00EC436C">
            <w:pPr>
              <w:rPr>
                <w:rFonts w:cstheme="minorHAnsi"/>
                <w:bCs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</w:tcPr>
          <w:p w14:paraId="3CCF733B" w14:textId="77777777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7D8483CF" w14:textId="4B4D2AB1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LB-probe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5FC1932F" w14:textId="6A6BB5EB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1B205F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BHQ</w:t>
            </w:r>
            <w:r w:rsidRPr="001B205F"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1-</w:t>
            </w:r>
            <w:r w:rsidRPr="00441A66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AACATGACCCAGACCGGCAC</w:t>
            </w: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-FAM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20385D00" w14:textId="412EEE9C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20</w:t>
            </w:r>
          </w:p>
        </w:tc>
        <w:tc>
          <w:tcPr>
            <w:tcW w:w="1134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2D548432" w14:textId="77777777" w:rsidR="00EC436C" w:rsidRDefault="00EC436C" w:rsidP="00EC436C">
            <w:pPr>
              <w:rPr>
                <w:rFonts w:cstheme="minorHAnsi"/>
                <w:bCs/>
                <w:sz w:val="18"/>
                <w:szCs w:val="18"/>
              </w:rPr>
            </w:pPr>
          </w:p>
        </w:tc>
      </w:tr>
      <w:tr w:rsidR="00EC436C" w14:paraId="199F49B3" w14:textId="77777777">
        <w:trPr>
          <w:trHeight w:val="180"/>
        </w:trPr>
        <w:tc>
          <w:tcPr>
            <w:tcW w:w="797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6C6AF566" w14:textId="77777777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</w:p>
        </w:tc>
        <w:tc>
          <w:tcPr>
            <w:tcW w:w="709" w:type="dxa"/>
            <w:vMerge w:val="restart"/>
            <w:tcBorders>
              <w:top w:val="single" w:sz="2" w:space="0" w:color="080000"/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</w:tcPr>
          <w:p w14:paraId="5E553EDE" w14:textId="3B140C1A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set 4</w:t>
            </w: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0759AB62" w14:textId="77777777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F3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16109530" w14:textId="70ADF6EC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441A66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GAAGCCCCCAACATGACC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153809F6" w14:textId="78CF7659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18</w:t>
            </w:r>
          </w:p>
        </w:tc>
        <w:tc>
          <w:tcPr>
            <w:tcW w:w="1134" w:type="dxa"/>
            <w:vMerge w:val="restart"/>
            <w:tcBorders>
              <w:top w:val="single" w:sz="2" w:space="0" w:color="080000"/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21E2ECB3" w14:textId="643EF62D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441A66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This study</w:t>
            </w:r>
          </w:p>
        </w:tc>
      </w:tr>
      <w:tr w:rsidR="00EC436C" w14:paraId="28E7499C" w14:textId="77777777">
        <w:trPr>
          <w:trHeight w:val="140"/>
        </w:trPr>
        <w:tc>
          <w:tcPr>
            <w:tcW w:w="797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0EDB1420" w14:textId="77777777" w:rsidR="00EC436C" w:rsidRDefault="00EC436C" w:rsidP="00EC436C">
            <w:pPr>
              <w:rPr>
                <w:rFonts w:cstheme="minorHAnsi"/>
                <w:bCs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</w:tcPr>
          <w:p w14:paraId="059FB6AB" w14:textId="77777777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5B2F6395" w14:textId="77777777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B3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440C4470" w14:textId="6BEA51B7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441A66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CAGCCAACGGGAAGGC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25AA5973" w14:textId="6B97DC2B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16</w:t>
            </w:r>
          </w:p>
        </w:tc>
        <w:tc>
          <w:tcPr>
            <w:tcW w:w="1134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133665AD" w14:textId="77777777" w:rsidR="00EC436C" w:rsidRDefault="00EC436C" w:rsidP="00EC436C">
            <w:pPr>
              <w:rPr>
                <w:rFonts w:cstheme="minorHAnsi"/>
                <w:bCs/>
                <w:sz w:val="18"/>
                <w:szCs w:val="18"/>
              </w:rPr>
            </w:pPr>
          </w:p>
        </w:tc>
      </w:tr>
      <w:tr w:rsidR="00EC436C" w14:paraId="5833E322" w14:textId="77777777">
        <w:trPr>
          <w:trHeight w:val="180"/>
        </w:trPr>
        <w:tc>
          <w:tcPr>
            <w:tcW w:w="797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4BFF9C25" w14:textId="77777777" w:rsidR="00EC436C" w:rsidRDefault="00EC436C" w:rsidP="00EC436C">
            <w:pPr>
              <w:rPr>
                <w:rFonts w:cstheme="minorHAnsi"/>
                <w:bCs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</w:tcPr>
          <w:p w14:paraId="2816134E" w14:textId="77777777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71EF6555" w14:textId="77777777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FIP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080F7175" w14:textId="69CAB3B1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441A66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TCCGATACTTGGCATGGGGGGTACTCTCCCACCGCCATCA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5380477B" w14:textId="0AE49071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40</w:t>
            </w:r>
          </w:p>
        </w:tc>
        <w:tc>
          <w:tcPr>
            <w:tcW w:w="1134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7B431970" w14:textId="77777777" w:rsidR="00EC436C" w:rsidRDefault="00EC436C" w:rsidP="00EC436C">
            <w:pPr>
              <w:rPr>
                <w:rFonts w:cstheme="minorHAnsi"/>
                <w:bCs/>
                <w:sz w:val="18"/>
                <w:szCs w:val="18"/>
              </w:rPr>
            </w:pPr>
          </w:p>
        </w:tc>
      </w:tr>
      <w:tr w:rsidR="00EC436C" w14:paraId="6B9599A9" w14:textId="77777777">
        <w:trPr>
          <w:trHeight w:val="180"/>
        </w:trPr>
        <w:tc>
          <w:tcPr>
            <w:tcW w:w="797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599D7C85" w14:textId="77777777" w:rsidR="00EC436C" w:rsidRDefault="00EC436C" w:rsidP="00EC436C">
            <w:pPr>
              <w:rPr>
                <w:rFonts w:cstheme="minorHAnsi"/>
                <w:bCs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</w:tcPr>
          <w:p w14:paraId="09BEED1C" w14:textId="77777777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7C9B0922" w14:textId="77777777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BIP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62BA65DE" w14:textId="57669B7C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441A66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GAGGAAGAGGAGGAGGGGGCTAGGGTGTCACGGGTCC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23E2F40E" w14:textId="16BE9654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37</w:t>
            </w:r>
          </w:p>
        </w:tc>
        <w:tc>
          <w:tcPr>
            <w:tcW w:w="1134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54B980F8" w14:textId="77777777" w:rsidR="00EC436C" w:rsidRDefault="00EC436C" w:rsidP="00EC436C">
            <w:pPr>
              <w:rPr>
                <w:rFonts w:cstheme="minorHAnsi"/>
                <w:bCs/>
                <w:sz w:val="18"/>
                <w:szCs w:val="18"/>
              </w:rPr>
            </w:pPr>
          </w:p>
        </w:tc>
      </w:tr>
      <w:tr w:rsidR="00EC436C" w14:paraId="0575EE7A" w14:textId="77777777">
        <w:trPr>
          <w:trHeight w:val="180"/>
        </w:trPr>
        <w:tc>
          <w:tcPr>
            <w:tcW w:w="797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6534D3FD" w14:textId="77777777" w:rsidR="00EC436C" w:rsidRDefault="00EC436C" w:rsidP="00EC436C">
            <w:pPr>
              <w:rPr>
                <w:rFonts w:cstheme="minorHAnsi"/>
                <w:bCs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</w:tcPr>
          <w:p w14:paraId="36B58AD2" w14:textId="77777777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6D9B6211" w14:textId="77777777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LF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7D0E26D3" w14:textId="69A89705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441A66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TGGTCGGGCGTGGTAAG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22F46836" w14:textId="327140B8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17</w:t>
            </w:r>
          </w:p>
        </w:tc>
        <w:tc>
          <w:tcPr>
            <w:tcW w:w="1134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154EA754" w14:textId="77777777" w:rsidR="00EC436C" w:rsidRDefault="00EC436C" w:rsidP="00EC436C">
            <w:pPr>
              <w:rPr>
                <w:rFonts w:cstheme="minorHAnsi"/>
                <w:bCs/>
                <w:sz w:val="18"/>
                <w:szCs w:val="18"/>
              </w:rPr>
            </w:pPr>
          </w:p>
        </w:tc>
      </w:tr>
      <w:tr w:rsidR="00EC436C" w14:paraId="61303435" w14:textId="77777777" w:rsidTr="001829CB">
        <w:trPr>
          <w:trHeight w:val="180"/>
        </w:trPr>
        <w:tc>
          <w:tcPr>
            <w:tcW w:w="797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184A7133" w14:textId="77777777" w:rsidR="00EC436C" w:rsidRDefault="00EC436C" w:rsidP="00EC436C">
            <w:pPr>
              <w:rPr>
                <w:rFonts w:cstheme="minorHAnsi"/>
                <w:bCs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</w:tcPr>
          <w:p w14:paraId="7AE571D0" w14:textId="77777777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4F4C32EB" w14:textId="77777777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LB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394A530A" w14:textId="7CD5DF03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441A66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GGGACGGCGAACATCTTGAGG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73606F29" w14:textId="6BB9B8E8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21</w:t>
            </w:r>
          </w:p>
        </w:tc>
        <w:tc>
          <w:tcPr>
            <w:tcW w:w="1134" w:type="dxa"/>
            <w:vMerge/>
            <w:tcBorders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55957181" w14:textId="77777777" w:rsidR="00EC436C" w:rsidRDefault="00EC436C" w:rsidP="00EC436C">
            <w:pPr>
              <w:rPr>
                <w:rFonts w:cstheme="minorHAnsi"/>
                <w:bCs/>
                <w:sz w:val="18"/>
                <w:szCs w:val="18"/>
              </w:rPr>
            </w:pPr>
          </w:p>
        </w:tc>
      </w:tr>
      <w:tr w:rsidR="00EC436C" w14:paraId="1137D29B" w14:textId="77777777" w:rsidTr="000610E3">
        <w:trPr>
          <w:trHeight w:val="180"/>
        </w:trPr>
        <w:tc>
          <w:tcPr>
            <w:tcW w:w="797" w:type="dxa"/>
            <w:vMerge/>
            <w:tcBorders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114FC700" w14:textId="77777777" w:rsidR="00EC436C" w:rsidRDefault="00EC436C" w:rsidP="00EC436C">
            <w:pPr>
              <w:rPr>
                <w:rFonts w:cstheme="minorHAnsi"/>
                <w:bCs/>
                <w:sz w:val="18"/>
                <w:szCs w:val="18"/>
              </w:rPr>
            </w:pPr>
          </w:p>
        </w:tc>
        <w:tc>
          <w:tcPr>
            <w:tcW w:w="709" w:type="dxa"/>
            <w:vMerge w:val="restart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</w:tcPr>
          <w:p w14:paraId="3C91F423" w14:textId="667C969C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set </w:t>
            </w: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5</w:t>
            </w: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464FB1D7" w14:textId="2225B184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F3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7A6657C0" w14:textId="78E87EA7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441A66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ACCCCCCATGCCAAGT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43414800" w14:textId="07DA053C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16</w:t>
            </w:r>
          </w:p>
        </w:tc>
        <w:tc>
          <w:tcPr>
            <w:tcW w:w="1134" w:type="dxa"/>
            <w:vMerge w:val="restart"/>
            <w:tcBorders>
              <w:top w:val="single" w:sz="2" w:space="0" w:color="080000"/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3A740D87" w14:textId="77777777" w:rsidR="00EC436C" w:rsidRDefault="00EC436C" w:rsidP="00EC436C">
            <w:pPr>
              <w:jc w:val="center"/>
              <w:rPr>
                <w:rFonts w:cstheme="minorHAnsi"/>
                <w:bCs/>
                <w:sz w:val="18"/>
                <w:szCs w:val="18"/>
              </w:rPr>
            </w:pPr>
            <w:r>
              <w:rPr>
                <w:rFonts w:cstheme="minorHAnsi"/>
                <w:bCs/>
                <w:sz w:val="18"/>
                <w:szCs w:val="18"/>
              </w:rPr>
              <w:t>This study</w:t>
            </w:r>
          </w:p>
        </w:tc>
      </w:tr>
      <w:tr w:rsidR="00EC436C" w14:paraId="18C61C62" w14:textId="77777777" w:rsidTr="001829CB">
        <w:trPr>
          <w:trHeight w:val="160"/>
        </w:trPr>
        <w:tc>
          <w:tcPr>
            <w:tcW w:w="797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157B074A" w14:textId="77777777" w:rsidR="00EC436C" w:rsidRDefault="00EC436C" w:rsidP="00EC436C">
            <w:pPr>
              <w:rPr>
                <w:rFonts w:cstheme="minorHAnsi"/>
                <w:bCs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2BD35C67" w14:textId="77777777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668CAFEF" w14:textId="77777777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B3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3E465FD5" w14:textId="799F7B40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441A66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GGGGAGTTGTTGGGATCGG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2CD73975" w14:textId="62A1CDA8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19</w:t>
            </w:r>
          </w:p>
        </w:tc>
        <w:tc>
          <w:tcPr>
            <w:tcW w:w="1134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57C4177E" w14:textId="77777777" w:rsidR="00EC436C" w:rsidRDefault="00EC436C" w:rsidP="00EC436C">
            <w:pPr>
              <w:rPr>
                <w:rFonts w:cstheme="minorHAnsi"/>
                <w:bCs/>
                <w:sz w:val="18"/>
                <w:szCs w:val="18"/>
              </w:rPr>
            </w:pPr>
          </w:p>
        </w:tc>
      </w:tr>
      <w:tr w:rsidR="00EC436C" w14:paraId="7EE5AC9C" w14:textId="77777777" w:rsidTr="001829CB">
        <w:trPr>
          <w:trHeight w:val="160"/>
        </w:trPr>
        <w:tc>
          <w:tcPr>
            <w:tcW w:w="797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033BACC1" w14:textId="77777777" w:rsidR="00EC436C" w:rsidRDefault="00EC436C" w:rsidP="00EC436C">
            <w:pPr>
              <w:rPr>
                <w:rFonts w:cstheme="minorHAnsi"/>
                <w:bCs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235F10BA" w14:textId="77777777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11117449" w14:textId="77777777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FIP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65A6CE4A" w14:textId="6C995E2B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441A66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GGTCCCATCTCCCCCCTCAAGATGGACTGGAGGAGGAGGAA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4B44C872" w14:textId="78BD97B8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41</w:t>
            </w:r>
          </w:p>
        </w:tc>
        <w:tc>
          <w:tcPr>
            <w:tcW w:w="1134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28CA95E8" w14:textId="77777777" w:rsidR="00EC436C" w:rsidRDefault="00EC436C" w:rsidP="00EC436C">
            <w:pPr>
              <w:rPr>
                <w:rFonts w:cstheme="minorHAnsi"/>
                <w:bCs/>
                <w:sz w:val="18"/>
                <w:szCs w:val="18"/>
              </w:rPr>
            </w:pPr>
          </w:p>
        </w:tc>
      </w:tr>
      <w:tr w:rsidR="00EC436C" w14:paraId="0B89D6ED" w14:textId="77777777" w:rsidTr="001829CB">
        <w:trPr>
          <w:trHeight w:val="160"/>
        </w:trPr>
        <w:tc>
          <w:tcPr>
            <w:tcW w:w="797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4C1BD9E0" w14:textId="77777777" w:rsidR="00EC436C" w:rsidRDefault="00EC436C" w:rsidP="00EC436C">
            <w:pPr>
              <w:rPr>
                <w:rFonts w:cstheme="minorHAnsi"/>
                <w:bCs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6382544B" w14:textId="77777777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19E8ACFF" w14:textId="77777777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BIP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0E416DC2" w14:textId="3047D846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441A66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CGTGACACCCTACCCCAGTCCCGGGACGGTTGGGTTTGTC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7F1C6B03" w14:textId="6BC9A18E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40</w:t>
            </w:r>
          </w:p>
        </w:tc>
        <w:tc>
          <w:tcPr>
            <w:tcW w:w="1134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0042537F" w14:textId="77777777" w:rsidR="00EC436C" w:rsidRDefault="00EC436C" w:rsidP="00EC436C">
            <w:pPr>
              <w:rPr>
                <w:rFonts w:cstheme="minorHAnsi"/>
                <w:bCs/>
                <w:sz w:val="18"/>
                <w:szCs w:val="18"/>
              </w:rPr>
            </w:pPr>
          </w:p>
        </w:tc>
      </w:tr>
      <w:tr w:rsidR="00EC436C" w14:paraId="7E9335F3" w14:textId="77777777" w:rsidTr="001829CB">
        <w:trPr>
          <w:trHeight w:val="160"/>
        </w:trPr>
        <w:tc>
          <w:tcPr>
            <w:tcW w:w="797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420706E2" w14:textId="77777777" w:rsidR="00EC436C" w:rsidRDefault="00EC436C" w:rsidP="00EC436C">
            <w:pPr>
              <w:rPr>
                <w:rFonts w:cstheme="minorHAnsi"/>
                <w:bCs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229FEA94" w14:textId="77777777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6BF6FC31" w14:textId="036F72BC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L</w:t>
            </w: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B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7D35C820" w14:textId="47691C54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bookmarkStart w:id="0" w:name="OLE_LINK1"/>
            <w:r w:rsidRPr="00441A66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CAGCCTTCCCGTTGGCTG</w:t>
            </w:r>
            <w:bookmarkEnd w:id="0"/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134B7C39" w14:textId="258C96CA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18</w:t>
            </w:r>
          </w:p>
        </w:tc>
        <w:tc>
          <w:tcPr>
            <w:tcW w:w="1134" w:type="dxa"/>
            <w:vMerge/>
            <w:tcBorders>
              <w:left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51E94F47" w14:textId="77777777" w:rsidR="00EC436C" w:rsidRDefault="00EC436C" w:rsidP="00EC436C">
            <w:pPr>
              <w:rPr>
                <w:rFonts w:cstheme="minorHAnsi"/>
                <w:bCs/>
                <w:sz w:val="18"/>
                <w:szCs w:val="18"/>
              </w:rPr>
            </w:pPr>
          </w:p>
        </w:tc>
      </w:tr>
      <w:tr w:rsidR="00EC436C" w14:paraId="4979D54D" w14:textId="77777777">
        <w:trPr>
          <w:trHeight w:val="160"/>
        </w:trPr>
        <w:tc>
          <w:tcPr>
            <w:tcW w:w="797" w:type="dxa"/>
            <w:vMerge/>
            <w:tcBorders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0B106ABE" w14:textId="77777777" w:rsidR="00EC436C" w:rsidRDefault="00EC436C" w:rsidP="00EC436C">
            <w:pPr>
              <w:rPr>
                <w:rFonts w:cstheme="minorHAnsi"/>
                <w:bCs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0FDBAA62" w14:textId="77777777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79241D48" w14:textId="434447B0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LB2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79844F62" w14:textId="2D7EF950" w:rsidR="00EC436C" w:rsidRPr="00441A66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441A66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TTCCCGTTGGCTGAGGAC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63E66919" w14:textId="7B2F4BC0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18</w:t>
            </w:r>
          </w:p>
        </w:tc>
        <w:tc>
          <w:tcPr>
            <w:tcW w:w="1134" w:type="dxa"/>
            <w:vMerge/>
            <w:tcBorders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195ABFB9" w14:textId="77777777" w:rsidR="00EC436C" w:rsidRDefault="00EC436C" w:rsidP="00EC436C">
            <w:pPr>
              <w:rPr>
                <w:rFonts w:cstheme="minorHAnsi"/>
                <w:bCs/>
                <w:sz w:val="18"/>
                <w:szCs w:val="18"/>
              </w:rPr>
            </w:pPr>
          </w:p>
        </w:tc>
      </w:tr>
      <w:tr w:rsidR="00EC436C" w14:paraId="5AB7D83F" w14:textId="77777777">
        <w:trPr>
          <w:trHeight w:val="160"/>
        </w:trPr>
        <w:tc>
          <w:tcPr>
            <w:tcW w:w="797" w:type="dxa"/>
            <w:vMerge/>
            <w:tcBorders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6FB415A2" w14:textId="77777777" w:rsidR="00EC436C" w:rsidRDefault="00EC436C" w:rsidP="00EC436C">
            <w:pPr>
              <w:rPr>
                <w:rFonts w:cstheme="minorHAnsi"/>
                <w:bCs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6AAEDDB6" w14:textId="77777777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517C84AE" w14:textId="7AECF971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L</w:t>
            </w: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B-probe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30FAE0D4" w14:textId="0148E57C" w:rsidR="00EC436C" w:rsidRPr="00441A66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1B205F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BHQ</w:t>
            </w:r>
            <w:r w:rsidRPr="001B205F"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1-</w:t>
            </w:r>
            <w:r w:rsidRPr="00441A66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CAGCCTTCCCGTTGGCTG</w:t>
            </w: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-FAM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238FE1C9" w14:textId="725C333A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18</w:t>
            </w:r>
          </w:p>
        </w:tc>
        <w:tc>
          <w:tcPr>
            <w:tcW w:w="1134" w:type="dxa"/>
            <w:vMerge/>
            <w:tcBorders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61D59B68" w14:textId="77777777" w:rsidR="00EC436C" w:rsidRDefault="00EC436C" w:rsidP="00EC436C">
            <w:pPr>
              <w:rPr>
                <w:rFonts w:cstheme="minorHAnsi"/>
                <w:bCs/>
                <w:sz w:val="18"/>
                <w:szCs w:val="18"/>
              </w:rPr>
            </w:pPr>
          </w:p>
        </w:tc>
      </w:tr>
      <w:tr w:rsidR="00EC436C" w14:paraId="44062269" w14:textId="77777777">
        <w:trPr>
          <w:trHeight w:val="160"/>
        </w:trPr>
        <w:tc>
          <w:tcPr>
            <w:tcW w:w="797" w:type="dxa"/>
            <w:vMerge/>
            <w:tcBorders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4535C904" w14:textId="77777777" w:rsidR="00EC436C" w:rsidRDefault="00EC436C" w:rsidP="00EC436C">
            <w:pPr>
              <w:rPr>
                <w:rFonts w:cstheme="minorHAnsi"/>
                <w:bCs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3B6D669C" w14:textId="77777777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6F064570" w14:textId="669A871E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LB2-probe</w:t>
            </w:r>
          </w:p>
        </w:tc>
        <w:tc>
          <w:tcPr>
            <w:tcW w:w="5214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5EA2C090" w14:textId="64986E0F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 w:rsidRPr="001B205F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BHQ</w:t>
            </w:r>
            <w:r w:rsidRPr="001B205F"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1-</w:t>
            </w:r>
            <w:r w:rsidRPr="00441A66"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  <w:t>TTCCCGTTGGCTGAGGAC</w:t>
            </w: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-FAM</w:t>
            </w:r>
          </w:p>
        </w:tc>
        <w:tc>
          <w:tcPr>
            <w:tcW w:w="708" w:type="dxa"/>
            <w:tcBorders>
              <w:top w:val="single" w:sz="2" w:space="0" w:color="080000"/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24C23D4A" w14:textId="4B63A9A5" w:rsidR="00EC436C" w:rsidRDefault="00EC436C" w:rsidP="00EC436C">
            <w:pPr>
              <w:pStyle w:val="aa"/>
              <w:jc w:val="center"/>
              <w:rPr>
                <w:rFonts w:asciiTheme="minorHAnsi" w:eastAsiaTheme="minorEastAsia" w:hAnsiTheme="minorHAnsi" w:cstheme="minorHAnsi"/>
                <w:bCs/>
                <w:kern w:val="2"/>
                <w:sz w:val="18"/>
                <w:szCs w:val="18"/>
              </w:rPr>
            </w:pPr>
            <w:r>
              <w:rPr>
                <w:rFonts w:asciiTheme="minorHAnsi" w:eastAsiaTheme="minorEastAsia" w:hAnsiTheme="minorHAnsi" w:cstheme="minorHAnsi" w:hint="eastAsia"/>
                <w:bCs/>
                <w:kern w:val="2"/>
                <w:sz w:val="18"/>
                <w:szCs w:val="18"/>
              </w:rPr>
              <w:t>18</w:t>
            </w:r>
          </w:p>
        </w:tc>
        <w:tc>
          <w:tcPr>
            <w:tcW w:w="1134" w:type="dxa"/>
            <w:vMerge/>
            <w:tcBorders>
              <w:left w:val="single" w:sz="2" w:space="0" w:color="080000"/>
              <w:bottom w:val="single" w:sz="2" w:space="0" w:color="080000"/>
              <w:right w:val="single" w:sz="2" w:space="0" w:color="080000"/>
            </w:tcBorders>
            <w:tcMar>
              <w:left w:w="57" w:type="dxa"/>
              <w:right w:w="57" w:type="dxa"/>
            </w:tcMar>
            <w:vAlign w:val="center"/>
          </w:tcPr>
          <w:p w14:paraId="4AB605B7" w14:textId="77777777" w:rsidR="00EC436C" w:rsidRDefault="00EC436C" w:rsidP="00EC436C">
            <w:pPr>
              <w:rPr>
                <w:rFonts w:cstheme="minorHAnsi"/>
                <w:bCs/>
                <w:sz w:val="18"/>
                <w:szCs w:val="18"/>
              </w:rPr>
            </w:pPr>
          </w:p>
        </w:tc>
      </w:tr>
    </w:tbl>
    <w:p w14:paraId="7EB79E12" w14:textId="77777777" w:rsidR="00FB42E9" w:rsidRDefault="00000000">
      <w:pPr>
        <w:pStyle w:val="aa"/>
        <w:jc w:val="both"/>
        <w:rPr>
          <w:rFonts w:ascii="Calibri" w:eastAsiaTheme="minorEastAsia" w:hAnsi="Calibri" w:cs="Calibri"/>
          <w:bCs/>
          <w:kern w:val="2"/>
          <w:sz w:val="21"/>
          <w:szCs w:val="22"/>
        </w:rPr>
      </w:pPr>
      <w:r>
        <w:rPr>
          <w:rFonts w:ascii="Calibri" w:eastAsiaTheme="minorEastAsia" w:hAnsi="Calibri" w:cs="Calibri" w:hint="eastAsia"/>
          <w:b/>
          <w:kern w:val="2"/>
          <w:sz w:val="21"/>
          <w:szCs w:val="22"/>
        </w:rPr>
        <w:t xml:space="preserve">Table S2. </w:t>
      </w:r>
      <w:bookmarkStart w:id="1" w:name="OLE_LINK28"/>
      <w:r>
        <w:rPr>
          <w:rFonts w:ascii="Calibri" w:eastAsiaTheme="minorEastAsia" w:hAnsi="Calibri" w:cs="Calibri" w:hint="eastAsia"/>
          <w:bCs/>
          <w:kern w:val="2"/>
          <w:sz w:val="21"/>
          <w:szCs w:val="22"/>
        </w:rPr>
        <w:t xml:space="preserve">The information of the primers used in the qPCR assay. </w:t>
      </w:r>
    </w:p>
    <w:tbl>
      <w:tblPr>
        <w:tblW w:w="5000" w:type="pct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61"/>
        <w:gridCol w:w="1373"/>
        <w:gridCol w:w="4777"/>
        <w:gridCol w:w="1344"/>
        <w:gridCol w:w="1099"/>
      </w:tblGrid>
      <w:tr w:rsidR="00FB42E9" w14:paraId="78C37912" w14:textId="77777777" w:rsidTr="00853059">
        <w:trPr>
          <w:trHeight w:val="300"/>
          <w:jc w:val="center"/>
        </w:trPr>
        <w:tc>
          <w:tcPr>
            <w:tcW w:w="12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bookmarkEnd w:id="1"/>
          <w:p w14:paraId="65381E36" w14:textId="77777777" w:rsidR="00FB42E9" w:rsidRDefault="00000000">
            <w:pPr>
              <w:pStyle w:val="aa"/>
              <w:jc w:val="center"/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</w:pPr>
            <w:r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  <w:t>Primer sets</w:t>
            </w:r>
          </w:p>
        </w:tc>
        <w:tc>
          <w:tcPr>
            <w:tcW w:w="13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4EBD941" w14:textId="77777777" w:rsidR="00FB42E9" w:rsidRDefault="00000000">
            <w:pPr>
              <w:pStyle w:val="aa"/>
              <w:jc w:val="center"/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</w:pPr>
            <w:r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  <w:t>Primer name</w:t>
            </w:r>
          </w:p>
        </w:tc>
        <w:tc>
          <w:tcPr>
            <w:tcW w:w="4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FA7212" w14:textId="77777777" w:rsidR="00FB42E9" w:rsidRDefault="00000000">
            <w:pPr>
              <w:pStyle w:val="aa"/>
              <w:jc w:val="center"/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</w:pPr>
            <w:r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  <w:t>Primer sequence (5'-3')</w:t>
            </w:r>
          </w:p>
        </w:tc>
        <w:tc>
          <w:tcPr>
            <w:tcW w:w="13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F7061D" w14:textId="77777777" w:rsidR="00FB42E9" w:rsidRDefault="00000000">
            <w:pPr>
              <w:pStyle w:val="aa"/>
              <w:jc w:val="center"/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</w:pPr>
            <w:r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  <w:t>Length (</w:t>
            </w:r>
            <w:proofErr w:type="spellStart"/>
            <w:r>
              <w:rPr>
                <w:rFonts w:ascii="Calibri" w:eastAsiaTheme="minorEastAsia" w:hAnsi="Calibri" w:cs="Calibri" w:hint="eastAsia"/>
                <w:bCs/>
                <w:kern w:val="2"/>
                <w:sz w:val="21"/>
                <w:szCs w:val="22"/>
              </w:rPr>
              <w:t>nt</w:t>
            </w:r>
            <w:proofErr w:type="spellEnd"/>
            <w:r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  <w:t>)</w:t>
            </w:r>
          </w:p>
        </w:tc>
        <w:tc>
          <w:tcPr>
            <w:tcW w:w="10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B25DC0" w14:textId="77777777" w:rsidR="00FB42E9" w:rsidRDefault="00000000">
            <w:pPr>
              <w:pStyle w:val="aa"/>
              <w:jc w:val="center"/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</w:pPr>
            <w:r>
              <w:rPr>
                <w:rFonts w:ascii="Calibri" w:eastAsiaTheme="minorEastAsia" w:hAnsi="Calibri" w:cs="Calibri" w:hint="eastAsia"/>
                <w:bCs/>
                <w:kern w:val="2"/>
                <w:sz w:val="21"/>
                <w:szCs w:val="22"/>
              </w:rPr>
              <w:t>Refs.</w:t>
            </w:r>
          </w:p>
        </w:tc>
      </w:tr>
      <w:tr w:rsidR="00FB42E9" w14:paraId="7E7E7B73" w14:textId="77777777" w:rsidTr="00853059">
        <w:trPr>
          <w:trHeight w:val="300"/>
          <w:jc w:val="center"/>
        </w:trPr>
        <w:tc>
          <w:tcPr>
            <w:tcW w:w="126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E089E26" w14:textId="5C408A83" w:rsidR="00FB42E9" w:rsidRDefault="00A649F1">
            <w:pPr>
              <w:pStyle w:val="aa"/>
              <w:jc w:val="center"/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</w:pPr>
            <w:r>
              <w:rPr>
                <w:rFonts w:ascii="Calibri" w:eastAsiaTheme="minorEastAsia" w:hAnsi="Calibri" w:cs="Calibri" w:hint="eastAsia"/>
                <w:bCs/>
                <w:kern w:val="2"/>
                <w:sz w:val="21"/>
                <w:szCs w:val="22"/>
              </w:rPr>
              <w:t>HSV-1</w:t>
            </w:r>
          </w:p>
        </w:tc>
        <w:tc>
          <w:tcPr>
            <w:tcW w:w="13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2BA80653" w14:textId="5B5B0CC6" w:rsidR="00FB42E9" w:rsidRDefault="00000000">
            <w:pPr>
              <w:pStyle w:val="aa"/>
              <w:jc w:val="center"/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</w:pPr>
            <w:r>
              <w:rPr>
                <w:rFonts w:ascii="Calibri" w:eastAsiaTheme="minorEastAsia" w:hAnsi="Calibri" w:cs="Calibri" w:hint="eastAsia"/>
                <w:bCs/>
                <w:kern w:val="2"/>
                <w:sz w:val="21"/>
                <w:szCs w:val="22"/>
              </w:rPr>
              <w:t>F</w:t>
            </w:r>
          </w:p>
        </w:tc>
        <w:tc>
          <w:tcPr>
            <w:tcW w:w="4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0774FE" w14:textId="3871B3D4" w:rsidR="00FB42E9" w:rsidRDefault="000A0BA2">
            <w:pPr>
              <w:pStyle w:val="aa"/>
              <w:jc w:val="center"/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</w:pPr>
            <w:r w:rsidRPr="000A0BA2"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  <w:t>CGGCCGTGTGACACTATCG</w:t>
            </w:r>
          </w:p>
        </w:tc>
        <w:tc>
          <w:tcPr>
            <w:tcW w:w="13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120221F" w14:textId="298353FE" w:rsidR="00FB42E9" w:rsidRDefault="000A0BA2">
            <w:pPr>
              <w:pStyle w:val="aa"/>
              <w:jc w:val="center"/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</w:pPr>
            <w:r>
              <w:rPr>
                <w:rFonts w:ascii="Calibri" w:eastAsiaTheme="minorEastAsia" w:hAnsi="Calibri" w:cs="Calibri" w:hint="eastAsia"/>
                <w:bCs/>
                <w:kern w:val="2"/>
                <w:sz w:val="21"/>
                <w:szCs w:val="22"/>
              </w:rPr>
              <w:t>19</w:t>
            </w:r>
          </w:p>
        </w:tc>
        <w:tc>
          <w:tcPr>
            <w:tcW w:w="1099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48C9BDAD" w14:textId="296E13CA" w:rsidR="00FB42E9" w:rsidRDefault="003B34B5">
            <w:pPr>
              <w:pStyle w:val="aa"/>
              <w:jc w:val="center"/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</w:pPr>
            <w:r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  <w:fldChar w:fldCharType="begin">
                <w:fldData xml:space="preserve">PEVuZE5vdGU+PENpdGU+PEF1dGhvcj5MaTwvQXV0aG9yPjxZZWFyPjIwMjE8L1llYXI+PFJlY051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</w:fldData>
              </w:fldChar>
            </w:r>
            <w:r w:rsidR="00F9226B"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  <w:instrText xml:space="preserve"> ADDIN EN.CITE </w:instrText>
            </w:r>
            <w:r w:rsidR="00F9226B"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  <w:fldChar w:fldCharType="begin">
                <w:fldData xml:space="preserve">PEVuZE5vdGU+PENpdGU+PEF1dGhvcj5MaTwvQXV0aG9yPjxZZWFyPjIwMjE8L1llYXI+PFJlY051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</w:fldData>
              </w:fldChar>
            </w:r>
            <w:r w:rsidR="00F9226B"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  <w:instrText xml:space="preserve"> ADDIN EN.CITE.DATA </w:instrText>
            </w:r>
            <w:r w:rsidR="00F9226B"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</w:r>
            <w:r w:rsidR="00F9226B"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  <w:fldChar w:fldCharType="end"/>
            </w:r>
            <w:r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  <w:fldChar w:fldCharType="separate"/>
            </w:r>
            <w:r w:rsidR="00F9226B" w:rsidRPr="00F9226B">
              <w:rPr>
                <w:rFonts w:ascii="Calibri" w:eastAsiaTheme="minorEastAsia" w:hAnsi="Calibri" w:cs="Calibri"/>
                <w:bCs/>
                <w:noProof/>
                <w:kern w:val="2"/>
                <w:sz w:val="21"/>
                <w:szCs w:val="22"/>
                <w:vertAlign w:val="superscript"/>
              </w:rPr>
              <w:t>3</w:t>
            </w:r>
            <w:r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  <w:fldChar w:fldCharType="end"/>
            </w:r>
          </w:p>
        </w:tc>
      </w:tr>
      <w:tr w:rsidR="00FB42E9" w14:paraId="4832C55E" w14:textId="77777777" w:rsidTr="00853059">
        <w:trPr>
          <w:trHeight w:val="300"/>
          <w:jc w:val="center"/>
        </w:trPr>
        <w:tc>
          <w:tcPr>
            <w:tcW w:w="126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52DBC5" w14:textId="77777777" w:rsidR="00FB42E9" w:rsidRDefault="00FB42E9">
            <w:pPr>
              <w:pStyle w:val="aa"/>
              <w:jc w:val="center"/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</w:pPr>
          </w:p>
        </w:tc>
        <w:tc>
          <w:tcPr>
            <w:tcW w:w="13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66C5EB1B" w14:textId="2E76585E" w:rsidR="00FB42E9" w:rsidRDefault="00000000">
            <w:pPr>
              <w:pStyle w:val="aa"/>
              <w:jc w:val="center"/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</w:pPr>
            <w:r>
              <w:rPr>
                <w:rFonts w:ascii="Calibri" w:eastAsiaTheme="minorEastAsia" w:hAnsi="Calibri" w:cs="Calibri" w:hint="eastAsia"/>
                <w:bCs/>
                <w:kern w:val="2"/>
                <w:sz w:val="21"/>
                <w:szCs w:val="22"/>
              </w:rPr>
              <w:t>R</w:t>
            </w:r>
          </w:p>
        </w:tc>
        <w:tc>
          <w:tcPr>
            <w:tcW w:w="4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D96325" w14:textId="47DBE48E" w:rsidR="00FB42E9" w:rsidRDefault="000A0BA2">
            <w:pPr>
              <w:pStyle w:val="aa"/>
              <w:jc w:val="center"/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</w:pPr>
            <w:r w:rsidRPr="000A0BA2"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  <w:t>CTCGTAAAATGGCCCCTCC</w:t>
            </w:r>
          </w:p>
        </w:tc>
        <w:tc>
          <w:tcPr>
            <w:tcW w:w="13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BBD5158" w14:textId="0B27D16E" w:rsidR="00FB42E9" w:rsidRDefault="000A0BA2">
            <w:pPr>
              <w:pStyle w:val="aa"/>
              <w:jc w:val="center"/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</w:pPr>
            <w:r>
              <w:rPr>
                <w:rFonts w:ascii="Calibri" w:eastAsiaTheme="minorEastAsia" w:hAnsi="Calibri" w:cs="Calibri" w:hint="eastAsia"/>
                <w:bCs/>
                <w:kern w:val="2"/>
                <w:sz w:val="21"/>
                <w:szCs w:val="22"/>
              </w:rPr>
              <w:t>19</w:t>
            </w:r>
          </w:p>
        </w:tc>
        <w:tc>
          <w:tcPr>
            <w:tcW w:w="1099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8E65AB6" w14:textId="77777777" w:rsidR="00FB42E9" w:rsidRDefault="00FB42E9">
            <w:pPr>
              <w:pStyle w:val="aa"/>
              <w:jc w:val="center"/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</w:pPr>
          </w:p>
        </w:tc>
      </w:tr>
      <w:tr w:rsidR="00FB42E9" w14:paraId="0E0B7F3A" w14:textId="77777777" w:rsidTr="00853059">
        <w:trPr>
          <w:trHeight w:val="300"/>
          <w:jc w:val="center"/>
        </w:trPr>
        <w:tc>
          <w:tcPr>
            <w:tcW w:w="126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ECA8B67" w14:textId="77777777" w:rsidR="00FB42E9" w:rsidRDefault="00FB42E9">
            <w:pPr>
              <w:pStyle w:val="aa"/>
              <w:jc w:val="center"/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</w:pPr>
          </w:p>
        </w:tc>
        <w:tc>
          <w:tcPr>
            <w:tcW w:w="13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1B52C99C" w14:textId="2582D33E" w:rsidR="00FB42E9" w:rsidRDefault="00000000">
            <w:pPr>
              <w:pStyle w:val="aa"/>
              <w:jc w:val="center"/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</w:pPr>
            <w:r>
              <w:rPr>
                <w:rFonts w:ascii="Calibri" w:eastAsiaTheme="minorEastAsia" w:hAnsi="Calibri" w:cs="Calibri" w:hint="eastAsia"/>
                <w:bCs/>
                <w:kern w:val="2"/>
                <w:sz w:val="21"/>
                <w:szCs w:val="22"/>
              </w:rPr>
              <w:t>Probe</w:t>
            </w:r>
          </w:p>
        </w:tc>
        <w:tc>
          <w:tcPr>
            <w:tcW w:w="4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20D1B52" w14:textId="1C944EB9" w:rsidR="00FB42E9" w:rsidRDefault="001B205F">
            <w:pPr>
              <w:pStyle w:val="aa"/>
              <w:jc w:val="center"/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</w:pPr>
            <w:r w:rsidRPr="001B205F">
              <w:rPr>
                <w:rFonts w:ascii="Calibri" w:eastAsiaTheme="minorEastAsia" w:hAnsi="Calibri" w:cs="Calibri" w:hint="eastAsia"/>
                <w:bCs/>
                <w:kern w:val="2"/>
                <w:sz w:val="21"/>
                <w:szCs w:val="22"/>
              </w:rPr>
              <w:t>FAM</w:t>
            </w:r>
            <w:r w:rsidR="000A0BA2" w:rsidRPr="001B205F"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  <w:t>-CCA</w:t>
            </w:r>
            <w:r w:rsidR="000A0BA2" w:rsidRPr="000A0BA2"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  <w:t>TACCGACCACACCGACGAATC-BHQ</w:t>
            </w:r>
            <w:r>
              <w:rPr>
                <w:rFonts w:ascii="Calibri" w:eastAsiaTheme="minorEastAsia" w:hAnsi="Calibri" w:cs="Calibri" w:hint="eastAsia"/>
                <w:bCs/>
                <w:kern w:val="2"/>
                <w:sz w:val="21"/>
                <w:szCs w:val="22"/>
              </w:rPr>
              <w:t>1</w:t>
            </w:r>
          </w:p>
        </w:tc>
        <w:tc>
          <w:tcPr>
            <w:tcW w:w="13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BDDF4BA" w14:textId="3FFF511B" w:rsidR="00FB42E9" w:rsidRDefault="000A0BA2">
            <w:pPr>
              <w:pStyle w:val="aa"/>
              <w:jc w:val="center"/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</w:pPr>
            <w:r>
              <w:rPr>
                <w:rFonts w:ascii="Calibri" w:eastAsiaTheme="minorEastAsia" w:hAnsi="Calibri" w:cs="Calibri" w:hint="eastAsia"/>
                <w:bCs/>
                <w:kern w:val="2"/>
                <w:sz w:val="21"/>
                <w:szCs w:val="22"/>
              </w:rPr>
              <w:t>24</w:t>
            </w:r>
          </w:p>
        </w:tc>
        <w:tc>
          <w:tcPr>
            <w:tcW w:w="1099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025889" w14:textId="77777777" w:rsidR="00FB42E9" w:rsidRDefault="00FB42E9">
            <w:pPr>
              <w:pStyle w:val="aa"/>
              <w:jc w:val="center"/>
              <w:rPr>
                <w:rFonts w:ascii="Calibri" w:eastAsiaTheme="minorEastAsia" w:hAnsi="Calibri" w:cs="Calibri"/>
                <w:bCs/>
                <w:kern w:val="2"/>
                <w:sz w:val="21"/>
                <w:szCs w:val="22"/>
              </w:rPr>
            </w:pPr>
          </w:p>
        </w:tc>
      </w:tr>
    </w:tbl>
    <w:p w14:paraId="51C95752" w14:textId="77777777" w:rsidR="00FB42E9" w:rsidRDefault="00FB42E9">
      <w:pPr>
        <w:widowControl/>
        <w:jc w:val="center"/>
        <w:rPr>
          <w:rFonts w:ascii="Calibri" w:hAnsi="Calibri" w:cs="Calibri"/>
          <w:b/>
        </w:rPr>
      </w:pPr>
    </w:p>
    <w:p w14:paraId="0BAE2258" w14:textId="77777777" w:rsidR="00966EE9" w:rsidRDefault="00966EE9">
      <w:pPr>
        <w:widowControl/>
        <w:jc w:val="center"/>
        <w:rPr>
          <w:rFonts w:ascii="Calibri" w:hAnsi="Calibri" w:cs="Calibri"/>
          <w:b/>
        </w:rPr>
      </w:pPr>
    </w:p>
    <w:p w14:paraId="4F5BD418" w14:textId="43C64C2D" w:rsidR="00C572D9" w:rsidRPr="00966EE9" w:rsidRDefault="00C572D9" w:rsidP="00C572D9">
      <w:pPr>
        <w:rPr>
          <w:rFonts w:ascii="Calibri" w:hAnsi="Calibri" w:cs="Calibri"/>
          <w:bCs/>
        </w:rPr>
      </w:pPr>
      <w:r w:rsidRPr="00966EE9">
        <w:rPr>
          <w:rFonts w:ascii="Calibri" w:hAnsi="Calibri" w:cs="Calibri"/>
          <w:b/>
        </w:rPr>
        <w:t xml:space="preserve">Table S3. </w:t>
      </w:r>
      <w:r w:rsidRPr="00966EE9">
        <w:rPr>
          <w:rFonts w:ascii="Calibri" w:hAnsi="Calibri" w:cs="Calibri"/>
          <w:bCs/>
        </w:rPr>
        <w:t>Comparison betw</w:t>
      </w:r>
      <w:r w:rsidRPr="00E200AE">
        <w:rPr>
          <w:rFonts w:ascii="Calibri" w:hAnsi="Calibri" w:cs="Calibri"/>
          <w:bCs/>
        </w:rPr>
        <w:t xml:space="preserve">een the </w:t>
      </w:r>
      <w:r w:rsidR="00966EE9" w:rsidRPr="00E200AE">
        <w:rPr>
          <w:rFonts w:ascii="Calibri" w:hAnsi="Calibri" w:cs="Calibri" w:hint="eastAsia"/>
          <w:bCs/>
        </w:rPr>
        <w:t>HiFi-</w:t>
      </w:r>
      <w:r w:rsidRPr="00E200AE">
        <w:rPr>
          <w:rFonts w:ascii="Calibri" w:hAnsi="Calibri" w:cs="Calibri"/>
          <w:bCs/>
        </w:rPr>
        <w:t>LAMP method and the qPCR method with clinical samples.</w:t>
      </w:r>
    </w:p>
    <w:tbl>
      <w:tblPr>
        <w:tblW w:w="7230" w:type="dxa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280"/>
        <w:gridCol w:w="740"/>
        <w:gridCol w:w="942"/>
        <w:gridCol w:w="992"/>
        <w:gridCol w:w="1276"/>
      </w:tblGrid>
      <w:tr w:rsidR="00C572D9" w14:paraId="6A2FEFF6" w14:textId="77777777" w:rsidTr="00A63210">
        <w:trPr>
          <w:trHeight w:val="420"/>
          <w:jc w:val="center"/>
        </w:trPr>
        <w:tc>
          <w:tcPr>
            <w:tcW w:w="3280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0E47C8E" w14:textId="77777777" w:rsidR="00C572D9" w:rsidRDefault="00C572D9" w:rsidP="00412600">
            <w:pPr>
              <w:rPr>
                <w:rFonts w:ascii="Palatino Linotype" w:hAnsi="Palatino Linotype"/>
                <w:sz w:val="20"/>
                <w:szCs w:val="21"/>
              </w:rPr>
            </w:pPr>
          </w:p>
        </w:tc>
        <w:tc>
          <w:tcPr>
            <w:tcW w:w="740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88B1347" w14:textId="77777777" w:rsidR="00C572D9" w:rsidRDefault="00C572D9" w:rsidP="00412600">
            <w:pPr>
              <w:jc w:val="center"/>
              <w:rPr>
                <w:rFonts w:ascii="Palatino Linotype" w:hAnsi="Palatino Linotype"/>
                <w:sz w:val="20"/>
                <w:szCs w:val="21"/>
              </w:rPr>
            </w:pPr>
          </w:p>
        </w:tc>
        <w:tc>
          <w:tcPr>
            <w:tcW w:w="1934" w:type="dxa"/>
            <w:gridSpan w:val="2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A6F4D67" w14:textId="77777777" w:rsidR="00C572D9" w:rsidRDefault="00C572D9" w:rsidP="00412600">
            <w:pPr>
              <w:jc w:val="center"/>
              <w:rPr>
                <w:rFonts w:ascii="Palatino Linotype" w:hAnsi="Palatino Linotype"/>
                <w:sz w:val="20"/>
                <w:szCs w:val="21"/>
              </w:rPr>
            </w:pPr>
            <w:r>
              <w:rPr>
                <w:rFonts w:ascii="Palatino Linotype" w:hAnsi="Palatino Linotype"/>
                <w:b/>
                <w:bCs/>
                <w:sz w:val="20"/>
                <w:szCs w:val="21"/>
              </w:rPr>
              <w:t>qPCR</w:t>
            </w:r>
          </w:p>
        </w:tc>
        <w:tc>
          <w:tcPr>
            <w:tcW w:w="1276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AF9549E" w14:textId="77777777" w:rsidR="00C572D9" w:rsidRDefault="00C572D9" w:rsidP="00412600">
            <w:pPr>
              <w:jc w:val="center"/>
              <w:rPr>
                <w:rFonts w:ascii="Palatino Linotype" w:hAnsi="Palatino Linotype"/>
                <w:sz w:val="20"/>
                <w:szCs w:val="21"/>
              </w:rPr>
            </w:pPr>
            <w:r>
              <w:rPr>
                <w:rFonts w:ascii="Palatino Linotype" w:hAnsi="Palatino Linotype"/>
                <w:b/>
                <w:bCs/>
                <w:sz w:val="20"/>
                <w:szCs w:val="21"/>
              </w:rPr>
              <w:t>Total</w:t>
            </w:r>
          </w:p>
        </w:tc>
      </w:tr>
      <w:tr w:rsidR="00C572D9" w14:paraId="04D57922" w14:textId="77777777" w:rsidTr="00C572D9">
        <w:trPr>
          <w:trHeight w:val="420"/>
          <w:jc w:val="center"/>
        </w:trPr>
        <w:tc>
          <w:tcPr>
            <w:tcW w:w="3280" w:type="dxa"/>
            <w:tcBorders>
              <w:top w:val="single" w:sz="4" w:space="0" w:color="000000"/>
              <w:left w:val="single" w:sz="2" w:space="0" w:color="FFFFFF"/>
              <w:bottom w:val="nil"/>
              <w:right w:val="single" w:sz="2" w:space="0" w:color="FFFFFF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C15A3E8" w14:textId="77777777" w:rsidR="00C572D9" w:rsidRDefault="00C572D9" w:rsidP="00412600">
            <w:pPr>
              <w:rPr>
                <w:rFonts w:ascii="Palatino Linotype" w:hAnsi="Palatino Linotype"/>
                <w:sz w:val="20"/>
                <w:szCs w:val="21"/>
              </w:rPr>
            </w:pPr>
            <w:r>
              <w:rPr>
                <w:rFonts w:ascii="Palatino Linotype" w:hAnsi="Palatino Linotype"/>
                <w:sz w:val="20"/>
                <w:szCs w:val="21"/>
              </w:rPr>
              <w:t> </w:t>
            </w:r>
          </w:p>
        </w:tc>
        <w:tc>
          <w:tcPr>
            <w:tcW w:w="740" w:type="dxa"/>
            <w:tcBorders>
              <w:top w:val="single" w:sz="4" w:space="0" w:color="000000"/>
              <w:left w:val="single" w:sz="2" w:space="0" w:color="FFFFFF"/>
              <w:bottom w:val="nil"/>
              <w:right w:val="single" w:sz="2" w:space="0" w:color="FFFFFF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53DD890" w14:textId="77777777" w:rsidR="00C572D9" w:rsidRDefault="00C572D9" w:rsidP="00412600">
            <w:pPr>
              <w:jc w:val="center"/>
              <w:rPr>
                <w:rFonts w:ascii="Palatino Linotype" w:hAnsi="Palatino Linotype"/>
                <w:sz w:val="20"/>
                <w:szCs w:val="21"/>
              </w:rPr>
            </w:pPr>
          </w:p>
        </w:tc>
        <w:tc>
          <w:tcPr>
            <w:tcW w:w="942" w:type="dxa"/>
            <w:tcBorders>
              <w:top w:val="single" w:sz="4" w:space="0" w:color="000000"/>
              <w:left w:val="single" w:sz="2" w:space="0" w:color="FFFFFF"/>
              <w:bottom w:val="nil"/>
              <w:right w:val="single" w:sz="2" w:space="0" w:color="FFFFFF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0AA11FC" w14:textId="77777777" w:rsidR="00C572D9" w:rsidRDefault="00C572D9" w:rsidP="00412600">
            <w:pPr>
              <w:jc w:val="center"/>
              <w:rPr>
                <w:rFonts w:ascii="Palatino Linotype" w:hAnsi="Palatino Linotype"/>
                <w:sz w:val="20"/>
                <w:szCs w:val="21"/>
              </w:rPr>
            </w:pPr>
            <w:r>
              <w:rPr>
                <w:rFonts w:ascii="Palatino Linotype" w:hAnsi="Palatino Linotype"/>
                <w:sz w:val="20"/>
                <w:szCs w:val="21"/>
              </w:rPr>
              <w:t>+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2" w:space="0" w:color="FFFFFF"/>
              <w:bottom w:val="nil"/>
              <w:right w:val="single" w:sz="2" w:space="0" w:color="FFFFFF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780CC2E" w14:textId="77777777" w:rsidR="00C572D9" w:rsidRDefault="00C572D9" w:rsidP="00412600">
            <w:pPr>
              <w:jc w:val="center"/>
              <w:rPr>
                <w:rFonts w:ascii="Palatino Linotype" w:hAnsi="Palatino Linotype"/>
                <w:sz w:val="20"/>
                <w:szCs w:val="21"/>
              </w:rPr>
            </w:pPr>
            <w:r>
              <w:rPr>
                <w:rFonts w:ascii="Palatino Linotype" w:hAnsi="Palatino Linotype"/>
                <w:sz w:val="20"/>
                <w:szCs w:val="21"/>
              </w:rPr>
              <w:t>-</w:t>
            </w:r>
          </w:p>
        </w:tc>
        <w:tc>
          <w:tcPr>
            <w:tcW w:w="1276" w:type="dxa"/>
            <w:tcBorders>
              <w:top w:val="single" w:sz="4" w:space="0" w:color="000000"/>
              <w:left w:val="single" w:sz="2" w:space="0" w:color="FFFFFF"/>
              <w:bottom w:val="nil"/>
              <w:right w:val="single" w:sz="2" w:space="0" w:color="FFFFFF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3260689" w14:textId="77777777" w:rsidR="00C572D9" w:rsidRDefault="00C572D9" w:rsidP="00412600">
            <w:pPr>
              <w:jc w:val="center"/>
              <w:rPr>
                <w:rFonts w:ascii="Palatino Linotype" w:hAnsi="Palatino Linotype"/>
                <w:sz w:val="20"/>
                <w:szCs w:val="21"/>
              </w:rPr>
            </w:pPr>
          </w:p>
        </w:tc>
      </w:tr>
      <w:tr w:rsidR="00C572D9" w14:paraId="5917A024" w14:textId="77777777" w:rsidTr="00C572D9">
        <w:trPr>
          <w:trHeight w:val="420"/>
          <w:jc w:val="center"/>
        </w:trPr>
        <w:tc>
          <w:tcPr>
            <w:tcW w:w="3280" w:type="dxa"/>
            <w:vMerge w:val="restart"/>
            <w:tcBorders>
              <w:top w:val="nil"/>
              <w:left w:val="single" w:sz="2" w:space="0" w:color="FFFFFF"/>
              <w:bottom w:val="nil"/>
              <w:right w:val="single" w:sz="2" w:space="0" w:color="FFFFFF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C94CC25" w14:textId="70488438" w:rsidR="00C572D9" w:rsidRDefault="00E200AE" w:rsidP="00412600">
            <w:pPr>
              <w:rPr>
                <w:rFonts w:ascii="Palatino Linotype" w:hAnsi="Palatino Linotype"/>
                <w:sz w:val="20"/>
                <w:szCs w:val="21"/>
              </w:rPr>
            </w:pPr>
            <w:r>
              <w:rPr>
                <w:rFonts w:ascii="Palatino Linotype" w:hAnsi="Palatino Linotype" w:hint="eastAsia"/>
                <w:b/>
                <w:bCs/>
                <w:sz w:val="20"/>
                <w:szCs w:val="21"/>
              </w:rPr>
              <w:t>HiFi-</w:t>
            </w:r>
            <w:r w:rsidR="00C572D9">
              <w:rPr>
                <w:rFonts w:ascii="Palatino Linotype" w:hAnsi="Palatino Linotype"/>
                <w:b/>
                <w:bCs/>
                <w:sz w:val="20"/>
                <w:szCs w:val="21"/>
              </w:rPr>
              <w:t>LAMP(</w:t>
            </w:r>
            <w:r>
              <w:rPr>
                <w:rFonts w:ascii="Palatino Linotype" w:hAnsi="Palatino Linotype" w:hint="eastAsia"/>
                <w:b/>
                <w:bCs/>
                <w:sz w:val="20"/>
                <w:szCs w:val="21"/>
              </w:rPr>
              <w:t>HSV-</w:t>
            </w:r>
            <w:r w:rsidR="00C572D9">
              <w:rPr>
                <w:rFonts w:ascii="Palatino Linotype" w:hAnsi="Palatino Linotype"/>
                <w:b/>
                <w:bCs/>
                <w:sz w:val="20"/>
                <w:szCs w:val="21"/>
              </w:rPr>
              <w:t>1)</w:t>
            </w:r>
          </w:p>
        </w:tc>
        <w:tc>
          <w:tcPr>
            <w:tcW w:w="740" w:type="dxa"/>
            <w:tcBorders>
              <w:top w:val="nil"/>
              <w:left w:val="single" w:sz="2" w:space="0" w:color="FFFFFF"/>
              <w:bottom w:val="nil"/>
              <w:right w:val="single" w:sz="2" w:space="0" w:color="FFFFFF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3686329" w14:textId="77777777" w:rsidR="00C572D9" w:rsidRDefault="00C572D9" w:rsidP="00412600">
            <w:pPr>
              <w:jc w:val="center"/>
              <w:rPr>
                <w:rFonts w:ascii="Palatino Linotype" w:hAnsi="Palatino Linotype"/>
                <w:sz w:val="20"/>
                <w:szCs w:val="21"/>
              </w:rPr>
            </w:pPr>
            <w:r>
              <w:rPr>
                <w:rFonts w:ascii="Palatino Linotype" w:hAnsi="Palatino Linotype"/>
                <w:sz w:val="20"/>
                <w:szCs w:val="21"/>
              </w:rPr>
              <w:t>+</w:t>
            </w:r>
          </w:p>
        </w:tc>
        <w:tc>
          <w:tcPr>
            <w:tcW w:w="942" w:type="dxa"/>
            <w:tcBorders>
              <w:top w:val="nil"/>
              <w:left w:val="single" w:sz="2" w:space="0" w:color="FFFFFF"/>
              <w:bottom w:val="nil"/>
              <w:right w:val="single" w:sz="2" w:space="0" w:color="FFFFFF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6B0ECD2" w14:textId="526E1907" w:rsidR="00C572D9" w:rsidRDefault="00E200AE" w:rsidP="00412600">
            <w:pPr>
              <w:jc w:val="center"/>
              <w:rPr>
                <w:rFonts w:ascii="Palatino Linotype" w:hAnsi="Palatino Linotype"/>
                <w:sz w:val="20"/>
                <w:szCs w:val="21"/>
              </w:rPr>
            </w:pPr>
            <w:r>
              <w:rPr>
                <w:rFonts w:ascii="Palatino Linotype" w:hAnsi="Palatino Linotype" w:hint="eastAsia"/>
                <w:sz w:val="20"/>
                <w:szCs w:val="21"/>
              </w:rPr>
              <w:t>5</w:t>
            </w:r>
          </w:p>
        </w:tc>
        <w:tc>
          <w:tcPr>
            <w:tcW w:w="992" w:type="dxa"/>
            <w:tcBorders>
              <w:top w:val="nil"/>
              <w:left w:val="single" w:sz="2" w:space="0" w:color="FFFFFF"/>
              <w:bottom w:val="nil"/>
              <w:right w:val="single" w:sz="2" w:space="0" w:color="FFFFFF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C79EE5C" w14:textId="77777777" w:rsidR="00C572D9" w:rsidRDefault="00C572D9" w:rsidP="00412600">
            <w:pPr>
              <w:jc w:val="center"/>
              <w:rPr>
                <w:rFonts w:ascii="Palatino Linotype" w:hAnsi="Palatino Linotype"/>
                <w:sz w:val="20"/>
                <w:szCs w:val="21"/>
              </w:rPr>
            </w:pPr>
            <w:r>
              <w:rPr>
                <w:rFonts w:ascii="Palatino Linotype" w:hAnsi="Palatino Linotype"/>
                <w:sz w:val="20"/>
                <w:szCs w:val="21"/>
              </w:rPr>
              <w:t>0</w:t>
            </w:r>
          </w:p>
        </w:tc>
        <w:tc>
          <w:tcPr>
            <w:tcW w:w="1276" w:type="dxa"/>
            <w:tcBorders>
              <w:top w:val="nil"/>
              <w:left w:val="single" w:sz="2" w:space="0" w:color="FFFFFF"/>
              <w:bottom w:val="nil"/>
              <w:right w:val="single" w:sz="2" w:space="0" w:color="FFFFFF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CBA107F" w14:textId="2A91097A" w:rsidR="00C572D9" w:rsidRDefault="00E200AE" w:rsidP="00412600">
            <w:pPr>
              <w:jc w:val="center"/>
              <w:rPr>
                <w:rFonts w:ascii="Palatino Linotype" w:hAnsi="Palatino Linotype"/>
                <w:sz w:val="20"/>
                <w:szCs w:val="21"/>
              </w:rPr>
            </w:pPr>
            <w:r>
              <w:rPr>
                <w:rFonts w:ascii="Palatino Linotype" w:hAnsi="Palatino Linotype" w:hint="eastAsia"/>
                <w:sz w:val="20"/>
                <w:szCs w:val="21"/>
              </w:rPr>
              <w:t>5</w:t>
            </w:r>
          </w:p>
        </w:tc>
      </w:tr>
      <w:tr w:rsidR="00C572D9" w14:paraId="52EB7EDD" w14:textId="77777777" w:rsidTr="00C572D9">
        <w:trPr>
          <w:trHeight w:val="420"/>
          <w:jc w:val="center"/>
        </w:trPr>
        <w:tc>
          <w:tcPr>
            <w:tcW w:w="3280" w:type="dxa"/>
            <w:vMerge/>
            <w:tcBorders>
              <w:top w:val="nil"/>
              <w:left w:val="single" w:sz="2" w:space="0" w:color="FFFFFF"/>
              <w:bottom w:val="nil"/>
              <w:right w:val="single" w:sz="2" w:space="0" w:color="FFFFFF"/>
            </w:tcBorders>
            <w:vAlign w:val="center"/>
          </w:tcPr>
          <w:p w14:paraId="7A677445" w14:textId="77777777" w:rsidR="00C572D9" w:rsidRDefault="00C572D9" w:rsidP="00412600">
            <w:pPr>
              <w:rPr>
                <w:rFonts w:ascii="Palatino Linotype" w:hAnsi="Palatino Linotype"/>
                <w:sz w:val="20"/>
                <w:szCs w:val="21"/>
              </w:rPr>
            </w:pPr>
          </w:p>
        </w:tc>
        <w:tc>
          <w:tcPr>
            <w:tcW w:w="740" w:type="dxa"/>
            <w:tcBorders>
              <w:top w:val="nil"/>
              <w:left w:val="single" w:sz="2" w:space="0" w:color="FFFFFF"/>
              <w:bottom w:val="nil"/>
              <w:right w:val="single" w:sz="2" w:space="0" w:color="FFFFFF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DE46A2F" w14:textId="77777777" w:rsidR="00C572D9" w:rsidRDefault="00C572D9" w:rsidP="00412600">
            <w:pPr>
              <w:jc w:val="center"/>
              <w:rPr>
                <w:rFonts w:ascii="Palatino Linotype" w:hAnsi="Palatino Linotype"/>
                <w:sz w:val="20"/>
                <w:szCs w:val="21"/>
              </w:rPr>
            </w:pPr>
            <w:r>
              <w:rPr>
                <w:rFonts w:ascii="Palatino Linotype" w:hAnsi="Palatino Linotype"/>
                <w:sz w:val="20"/>
                <w:szCs w:val="21"/>
              </w:rPr>
              <w:t>-</w:t>
            </w:r>
          </w:p>
        </w:tc>
        <w:tc>
          <w:tcPr>
            <w:tcW w:w="942" w:type="dxa"/>
            <w:tcBorders>
              <w:top w:val="nil"/>
              <w:left w:val="single" w:sz="2" w:space="0" w:color="FFFFFF"/>
              <w:bottom w:val="nil"/>
              <w:right w:val="single" w:sz="2" w:space="0" w:color="FFFFFF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ECA754C" w14:textId="77777777" w:rsidR="00C572D9" w:rsidRDefault="00C572D9" w:rsidP="00412600">
            <w:pPr>
              <w:jc w:val="center"/>
              <w:rPr>
                <w:rFonts w:ascii="Palatino Linotype" w:hAnsi="Palatino Linotype"/>
                <w:sz w:val="20"/>
                <w:szCs w:val="21"/>
              </w:rPr>
            </w:pPr>
            <w:r>
              <w:rPr>
                <w:rFonts w:ascii="Palatino Linotype" w:hAnsi="Palatino Linotype"/>
                <w:sz w:val="20"/>
                <w:szCs w:val="21"/>
              </w:rPr>
              <w:t>0</w:t>
            </w:r>
          </w:p>
        </w:tc>
        <w:tc>
          <w:tcPr>
            <w:tcW w:w="992" w:type="dxa"/>
            <w:tcBorders>
              <w:top w:val="nil"/>
              <w:left w:val="single" w:sz="2" w:space="0" w:color="FFFFFF"/>
              <w:bottom w:val="nil"/>
              <w:right w:val="single" w:sz="2" w:space="0" w:color="FFFFFF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802D7EC" w14:textId="26E684A8" w:rsidR="00C572D9" w:rsidRDefault="00E200AE" w:rsidP="00412600">
            <w:pPr>
              <w:jc w:val="center"/>
              <w:rPr>
                <w:rFonts w:ascii="Palatino Linotype" w:hAnsi="Palatino Linotype"/>
                <w:sz w:val="20"/>
                <w:szCs w:val="21"/>
              </w:rPr>
            </w:pPr>
            <w:r>
              <w:rPr>
                <w:rFonts w:ascii="Palatino Linotype" w:hAnsi="Palatino Linotype" w:hint="eastAsia"/>
                <w:sz w:val="20"/>
                <w:szCs w:val="21"/>
              </w:rPr>
              <w:t>25</w:t>
            </w:r>
          </w:p>
        </w:tc>
        <w:tc>
          <w:tcPr>
            <w:tcW w:w="1276" w:type="dxa"/>
            <w:tcBorders>
              <w:top w:val="nil"/>
              <w:left w:val="single" w:sz="2" w:space="0" w:color="FFFFFF"/>
              <w:bottom w:val="nil"/>
              <w:right w:val="single" w:sz="2" w:space="0" w:color="FFFFFF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022678D" w14:textId="4994B158" w:rsidR="00C572D9" w:rsidRDefault="00E200AE" w:rsidP="00412600">
            <w:pPr>
              <w:jc w:val="center"/>
              <w:rPr>
                <w:rFonts w:ascii="Palatino Linotype" w:hAnsi="Palatino Linotype"/>
                <w:sz w:val="20"/>
                <w:szCs w:val="21"/>
              </w:rPr>
            </w:pPr>
            <w:r>
              <w:rPr>
                <w:rFonts w:ascii="Palatino Linotype" w:hAnsi="Palatino Linotype" w:hint="eastAsia"/>
                <w:sz w:val="20"/>
                <w:szCs w:val="21"/>
              </w:rPr>
              <w:t>25</w:t>
            </w:r>
          </w:p>
        </w:tc>
      </w:tr>
      <w:tr w:rsidR="00C572D9" w14:paraId="71E732AC" w14:textId="77777777" w:rsidTr="00A63210">
        <w:trPr>
          <w:trHeight w:val="420"/>
          <w:jc w:val="center"/>
        </w:trPr>
        <w:tc>
          <w:tcPr>
            <w:tcW w:w="3280" w:type="dxa"/>
            <w:tcBorders>
              <w:top w:val="nil"/>
              <w:left w:val="single" w:sz="2" w:space="0" w:color="FFFFFF"/>
              <w:bottom w:val="single" w:sz="4" w:space="0" w:color="000000"/>
              <w:right w:val="single" w:sz="2" w:space="0" w:color="FFFFFF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F6EBAAE" w14:textId="77777777" w:rsidR="00C572D9" w:rsidRDefault="00C572D9" w:rsidP="00412600">
            <w:pPr>
              <w:jc w:val="center"/>
              <w:rPr>
                <w:rFonts w:ascii="Palatino Linotype" w:hAnsi="Palatino Linotype"/>
                <w:sz w:val="20"/>
                <w:szCs w:val="21"/>
              </w:rPr>
            </w:pPr>
            <w:r>
              <w:rPr>
                <w:rFonts w:ascii="Palatino Linotype" w:hAnsi="Palatino Linotype"/>
                <w:b/>
                <w:bCs/>
                <w:sz w:val="20"/>
                <w:szCs w:val="21"/>
              </w:rPr>
              <w:t>Total</w:t>
            </w:r>
          </w:p>
        </w:tc>
        <w:tc>
          <w:tcPr>
            <w:tcW w:w="740" w:type="dxa"/>
            <w:tcBorders>
              <w:top w:val="nil"/>
              <w:left w:val="single" w:sz="2" w:space="0" w:color="FFFFFF"/>
              <w:bottom w:val="single" w:sz="4" w:space="0" w:color="000000"/>
              <w:right w:val="single" w:sz="2" w:space="0" w:color="FFFFFF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5FC693F" w14:textId="77777777" w:rsidR="00C572D9" w:rsidRDefault="00C572D9" w:rsidP="00412600">
            <w:pPr>
              <w:jc w:val="center"/>
              <w:rPr>
                <w:rFonts w:ascii="Palatino Linotype" w:hAnsi="Palatino Linotype"/>
                <w:sz w:val="20"/>
                <w:szCs w:val="21"/>
              </w:rPr>
            </w:pPr>
          </w:p>
        </w:tc>
        <w:tc>
          <w:tcPr>
            <w:tcW w:w="942" w:type="dxa"/>
            <w:tcBorders>
              <w:top w:val="nil"/>
              <w:left w:val="single" w:sz="2" w:space="0" w:color="FFFFFF"/>
              <w:bottom w:val="single" w:sz="4" w:space="0" w:color="000000"/>
              <w:right w:val="single" w:sz="2" w:space="0" w:color="FFFFFF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F5E6D06" w14:textId="5EB46C18" w:rsidR="00C572D9" w:rsidRDefault="00E200AE" w:rsidP="00412600">
            <w:pPr>
              <w:jc w:val="center"/>
              <w:rPr>
                <w:rFonts w:ascii="Palatino Linotype" w:hAnsi="Palatino Linotype"/>
                <w:sz w:val="20"/>
                <w:szCs w:val="21"/>
              </w:rPr>
            </w:pPr>
            <w:r>
              <w:rPr>
                <w:rFonts w:ascii="Palatino Linotype" w:hAnsi="Palatino Linotype" w:hint="eastAsia"/>
                <w:sz w:val="20"/>
                <w:szCs w:val="21"/>
              </w:rPr>
              <w:t>5</w:t>
            </w:r>
          </w:p>
        </w:tc>
        <w:tc>
          <w:tcPr>
            <w:tcW w:w="992" w:type="dxa"/>
            <w:tcBorders>
              <w:top w:val="nil"/>
              <w:left w:val="single" w:sz="2" w:space="0" w:color="FFFFFF"/>
              <w:bottom w:val="single" w:sz="4" w:space="0" w:color="000000"/>
              <w:right w:val="single" w:sz="2" w:space="0" w:color="FFFFFF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48988E5" w14:textId="0182B512" w:rsidR="00C572D9" w:rsidRDefault="00E200AE" w:rsidP="00412600">
            <w:pPr>
              <w:jc w:val="center"/>
              <w:rPr>
                <w:rFonts w:ascii="Palatino Linotype" w:hAnsi="Palatino Linotype"/>
                <w:sz w:val="20"/>
                <w:szCs w:val="21"/>
              </w:rPr>
            </w:pPr>
            <w:r>
              <w:rPr>
                <w:rFonts w:ascii="Palatino Linotype" w:hAnsi="Palatino Linotype" w:hint="eastAsia"/>
                <w:sz w:val="20"/>
                <w:szCs w:val="21"/>
              </w:rPr>
              <w:t>25</w:t>
            </w:r>
          </w:p>
        </w:tc>
        <w:tc>
          <w:tcPr>
            <w:tcW w:w="1276" w:type="dxa"/>
            <w:tcBorders>
              <w:top w:val="nil"/>
              <w:left w:val="single" w:sz="2" w:space="0" w:color="FFFFFF"/>
              <w:bottom w:val="single" w:sz="4" w:space="0" w:color="000000"/>
              <w:right w:val="single" w:sz="2" w:space="0" w:color="FFFFFF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B55B401" w14:textId="747B8035" w:rsidR="00C572D9" w:rsidRDefault="00E200AE" w:rsidP="00412600">
            <w:pPr>
              <w:jc w:val="center"/>
              <w:rPr>
                <w:rFonts w:ascii="Palatino Linotype" w:hAnsi="Palatino Linotype"/>
                <w:sz w:val="20"/>
                <w:szCs w:val="21"/>
              </w:rPr>
            </w:pPr>
            <w:r>
              <w:rPr>
                <w:rFonts w:ascii="Palatino Linotype" w:hAnsi="Palatino Linotype" w:hint="eastAsia"/>
                <w:sz w:val="20"/>
                <w:szCs w:val="21"/>
              </w:rPr>
              <w:t>30</w:t>
            </w:r>
          </w:p>
        </w:tc>
      </w:tr>
      <w:tr w:rsidR="00C572D9" w14:paraId="2479340D" w14:textId="77777777" w:rsidTr="00C572D9">
        <w:trPr>
          <w:jc w:val="center"/>
        </w:trPr>
        <w:tc>
          <w:tcPr>
            <w:tcW w:w="7230" w:type="dxa"/>
            <w:gridSpan w:val="5"/>
            <w:tcBorders>
              <w:top w:val="single" w:sz="4" w:space="0" w:color="000000"/>
              <w:left w:val="single" w:sz="2" w:space="0" w:color="FFFFFF"/>
              <w:bottom w:val="nil"/>
              <w:right w:val="single" w:sz="2" w:space="0" w:color="FFFFFF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D8FE60C" w14:textId="4D833746" w:rsidR="00C572D9" w:rsidRDefault="00C572D9" w:rsidP="00412600">
            <w:pPr>
              <w:rPr>
                <w:rFonts w:ascii="Palatino Linotype" w:hAnsi="Palatino Linotype"/>
                <w:sz w:val="20"/>
                <w:szCs w:val="21"/>
              </w:rPr>
            </w:pPr>
            <w:r>
              <w:rPr>
                <w:rFonts w:ascii="Palatino Linotype" w:hAnsi="Palatino Linotype"/>
                <w:i/>
                <w:iCs/>
                <w:sz w:val="20"/>
                <w:szCs w:val="21"/>
              </w:rPr>
              <w:t>Relative sensitivity=</w:t>
            </w:r>
            <w:r w:rsidR="00E200AE">
              <w:rPr>
                <w:rFonts w:ascii="Palatino Linotype" w:hAnsi="Palatino Linotype" w:hint="eastAsia"/>
                <w:i/>
                <w:iCs/>
                <w:sz w:val="20"/>
                <w:szCs w:val="21"/>
              </w:rPr>
              <w:t>5</w:t>
            </w:r>
            <w:r>
              <w:rPr>
                <w:rFonts w:ascii="Palatino Linotype" w:hAnsi="Palatino Linotype"/>
                <w:i/>
                <w:iCs/>
                <w:sz w:val="20"/>
                <w:szCs w:val="21"/>
              </w:rPr>
              <w:t>/</w:t>
            </w:r>
            <w:r w:rsidR="00E200AE">
              <w:rPr>
                <w:rFonts w:ascii="Palatino Linotype" w:hAnsi="Palatino Linotype" w:hint="eastAsia"/>
                <w:i/>
                <w:iCs/>
                <w:sz w:val="20"/>
                <w:szCs w:val="21"/>
              </w:rPr>
              <w:t>5</w:t>
            </w:r>
            <w:r>
              <w:rPr>
                <w:rFonts w:ascii="Palatino Linotype" w:hAnsi="Palatino Linotype"/>
                <w:i/>
                <w:iCs/>
                <w:sz w:val="20"/>
                <w:szCs w:val="21"/>
              </w:rPr>
              <w:t>=100%</w:t>
            </w:r>
          </w:p>
        </w:tc>
      </w:tr>
      <w:tr w:rsidR="00C572D9" w14:paraId="09085C24" w14:textId="77777777" w:rsidTr="00C572D9">
        <w:trPr>
          <w:trHeight w:val="420"/>
          <w:jc w:val="center"/>
        </w:trPr>
        <w:tc>
          <w:tcPr>
            <w:tcW w:w="7230" w:type="dxa"/>
            <w:gridSpan w:val="5"/>
            <w:tcBorders>
              <w:top w:val="nil"/>
              <w:left w:val="single" w:sz="2" w:space="0" w:color="FFFFFF"/>
              <w:bottom w:val="nil"/>
              <w:right w:val="single" w:sz="2" w:space="0" w:color="FFFFFF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8CE9A75" w14:textId="4CA769CA" w:rsidR="00C572D9" w:rsidRDefault="00C572D9" w:rsidP="00412600">
            <w:pPr>
              <w:rPr>
                <w:rFonts w:ascii="Palatino Linotype" w:hAnsi="Palatino Linotype"/>
                <w:sz w:val="20"/>
                <w:szCs w:val="21"/>
              </w:rPr>
            </w:pPr>
            <w:r>
              <w:rPr>
                <w:rFonts w:ascii="Palatino Linotype" w:hAnsi="Palatino Linotype"/>
                <w:i/>
                <w:iCs/>
                <w:sz w:val="20"/>
                <w:szCs w:val="21"/>
              </w:rPr>
              <w:t>Relative specificity=</w:t>
            </w:r>
            <w:r w:rsidR="00E200AE">
              <w:rPr>
                <w:rFonts w:ascii="Palatino Linotype" w:hAnsi="Palatino Linotype" w:hint="eastAsia"/>
                <w:i/>
                <w:iCs/>
                <w:sz w:val="20"/>
                <w:szCs w:val="21"/>
              </w:rPr>
              <w:t>25</w:t>
            </w:r>
            <w:r>
              <w:rPr>
                <w:rFonts w:ascii="Palatino Linotype" w:hAnsi="Palatino Linotype"/>
                <w:i/>
                <w:iCs/>
                <w:sz w:val="20"/>
                <w:szCs w:val="21"/>
              </w:rPr>
              <w:t>/</w:t>
            </w:r>
            <w:r w:rsidR="00E200AE">
              <w:rPr>
                <w:rFonts w:ascii="Palatino Linotype" w:hAnsi="Palatino Linotype" w:hint="eastAsia"/>
                <w:i/>
                <w:iCs/>
                <w:sz w:val="20"/>
                <w:szCs w:val="21"/>
              </w:rPr>
              <w:t>25</w:t>
            </w:r>
            <w:r>
              <w:rPr>
                <w:rFonts w:ascii="Palatino Linotype" w:hAnsi="Palatino Linotype"/>
                <w:i/>
                <w:iCs/>
                <w:sz w:val="20"/>
                <w:szCs w:val="21"/>
              </w:rPr>
              <w:t>=100%</w:t>
            </w:r>
          </w:p>
        </w:tc>
      </w:tr>
      <w:tr w:rsidR="00C572D9" w14:paraId="05E6C29A" w14:textId="77777777" w:rsidTr="00A63210">
        <w:trPr>
          <w:trHeight w:val="420"/>
          <w:jc w:val="center"/>
        </w:trPr>
        <w:tc>
          <w:tcPr>
            <w:tcW w:w="7230" w:type="dxa"/>
            <w:gridSpan w:val="5"/>
            <w:tcBorders>
              <w:top w:val="nil"/>
              <w:left w:val="single" w:sz="2" w:space="0" w:color="FFFFFF"/>
              <w:bottom w:val="single" w:sz="8" w:space="0" w:color="000000"/>
              <w:right w:val="single" w:sz="2" w:space="0" w:color="FFFFFF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0C37831" w14:textId="23998043" w:rsidR="00C572D9" w:rsidRDefault="00C572D9" w:rsidP="00412600">
            <w:pPr>
              <w:rPr>
                <w:rFonts w:ascii="Palatino Linotype" w:hAnsi="Palatino Linotype"/>
                <w:sz w:val="20"/>
                <w:szCs w:val="21"/>
              </w:rPr>
            </w:pPr>
            <w:r>
              <w:rPr>
                <w:rFonts w:ascii="Palatino Linotype" w:hAnsi="Palatino Linotype"/>
                <w:i/>
                <w:iCs/>
                <w:sz w:val="20"/>
                <w:szCs w:val="21"/>
              </w:rPr>
              <w:t>Compliance rate =</w:t>
            </w:r>
            <w:r w:rsidR="00E200AE">
              <w:rPr>
                <w:rFonts w:ascii="Palatino Linotype" w:hAnsi="Palatino Linotype" w:hint="eastAsia"/>
                <w:i/>
                <w:iCs/>
                <w:sz w:val="20"/>
                <w:szCs w:val="21"/>
              </w:rPr>
              <w:t>30</w:t>
            </w:r>
            <w:r>
              <w:rPr>
                <w:rFonts w:ascii="Palatino Linotype" w:hAnsi="Palatino Linotype"/>
                <w:i/>
                <w:iCs/>
                <w:sz w:val="20"/>
                <w:szCs w:val="21"/>
              </w:rPr>
              <w:t>/</w:t>
            </w:r>
            <w:r w:rsidR="00E200AE">
              <w:rPr>
                <w:rFonts w:ascii="Palatino Linotype" w:hAnsi="Palatino Linotype" w:hint="eastAsia"/>
                <w:i/>
                <w:iCs/>
                <w:sz w:val="20"/>
                <w:szCs w:val="21"/>
              </w:rPr>
              <w:t>30</w:t>
            </w:r>
            <w:r>
              <w:rPr>
                <w:rFonts w:ascii="Palatino Linotype" w:hAnsi="Palatino Linotype"/>
                <w:i/>
                <w:iCs/>
                <w:sz w:val="20"/>
                <w:szCs w:val="21"/>
              </w:rPr>
              <w:t>=100%</w:t>
            </w:r>
          </w:p>
        </w:tc>
      </w:tr>
    </w:tbl>
    <w:p w14:paraId="00C43669" w14:textId="77777777" w:rsidR="00C572D9" w:rsidRDefault="00C572D9" w:rsidP="00C572D9"/>
    <w:p w14:paraId="026810EC" w14:textId="77777777" w:rsidR="00C572D9" w:rsidRDefault="00C572D9" w:rsidP="00C572D9"/>
    <w:p w14:paraId="73639BC5" w14:textId="77777777" w:rsidR="00C572D9" w:rsidRDefault="00C572D9">
      <w:pPr>
        <w:widowControl/>
        <w:jc w:val="center"/>
        <w:rPr>
          <w:rFonts w:ascii="Calibri" w:hAnsi="Calibri" w:cs="Calibri"/>
          <w:b/>
        </w:rPr>
      </w:pPr>
    </w:p>
    <w:p w14:paraId="3427CB5E" w14:textId="296530D1" w:rsidR="00FB42E9" w:rsidRDefault="00FB42E9">
      <w:pPr>
        <w:widowControl/>
        <w:jc w:val="center"/>
        <w:rPr>
          <w:rFonts w:ascii="Calibri" w:hAnsi="Calibri" w:cs="Calibri"/>
          <w:b/>
        </w:rPr>
      </w:pPr>
    </w:p>
    <w:p w14:paraId="3AA767B3" w14:textId="1FC4B04A" w:rsidR="00FB42E9" w:rsidRDefault="00FB42E9" w:rsidP="0014304C">
      <w:pPr>
        <w:widowControl/>
        <w:rPr>
          <w:rFonts w:ascii="Calibri" w:hAnsi="Calibri" w:cs="Calibri"/>
        </w:rPr>
      </w:pPr>
    </w:p>
    <w:p w14:paraId="4341FF4A" w14:textId="4812D67E" w:rsidR="00FB42E9" w:rsidRDefault="00FB42E9">
      <w:pPr>
        <w:ind w:left="357"/>
        <w:jc w:val="center"/>
        <w:rPr>
          <w:rFonts w:cs="Calibri"/>
          <w:szCs w:val="21"/>
        </w:rPr>
      </w:pPr>
    </w:p>
    <w:p w14:paraId="6512C8ED" w14:textId="45FE78E8" w:rsidR="00394FB0" w:rsidRPr="00394FB0" w:rsidRDefault="00394FB0" w:rsidP="00394FB0">
      <w:pPr>
        <w:rPr>
          <w:rFonts w:ascii="Calibri" w:hAnsi="Calibri" w:cs="Calibri"/>
          <w:b/>
        </w:rPr>
      </w:pPr>
      <w:r w:rsidRPr="00394FB0">
        <w:rPr>
          <w:rFonts w:ascii="Calibri" w:hAnsi="Calibri" w:cs="Calibri" w:hint="eastAsia"/>
          <w:b/>
          <w:noProof/>
        </w:rPr>
        <w:drawing>
          <wp:inline distT="0" distB="0" distL="0" distR="0" wp14:anchorId="6DDA26E3" wp14:editId="45902594">
            <wp:extent cx="6120130" cy="2967990"/>
            <wp:effectExtent l="0" t="0" r="0" b="0"/>
            <wp:docPr id="1945661237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29679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DFC751" w14:textId="0086E26E" w:rsidR="00FB0A41" w:rsidRPr="00FB0A41" w:rsidRDefault="00FB0A41" w:rsidP="00FB0A41">
      <w:pPr>
        <w:rPr>
          <w:rFonts w:ascii="Calibri" w:hAnsi="Calibri" w:cs="Calibri"/>
          <w:b/>
        </w:rPr>
      </w:pPr>
    </w:p>
    <w:p w14:paraId="2350606E" w14:textId="2201DC8B" w:rsidR="00FB42E9" w:rsidRDefault="00FB42E9" w:rsidP="003C618A">
      <w:pPr>
        <w:rPr>
          <w:rFonts w:ascii="Calibri" w:hAnsi="Calibri" w:cs="Calibri"/>
          <w:b/>
        </w:rPr>
      </w:pPr>
    </w:p>
    <w:p w14:paraId="5D902BE8" w14:textId="2000931A" w:rsidR="00FB42E9" w:rsidRDefault="00000000">
      <w:pPr>
        <w:ind w:left="357"/>
        <w:jc w:val="center"/>
        <w:rPr>
          <w:rFonts w:ascii="Calibri" w:hAnsi="Calibri" w:cs="Calibri"/>
          <w:b/>
        </w:rPr>
      </w:pPr>
      <w:r>
        <w:rPr>
          <w:rFonts w:ascii="Calibri" w:hAnsi="Calibri" w:cs="Calibri" w:hint="eastAsia"/>
          <w:b/>
        </w:rPr>
        <w:t>Fig. S</w:t>
      </w:r>
      <w:r w:rsidR="00D308E5">
        <w:rPr>
          <w:rFonts w:ascii="Calibri" w:hAnsi="Calibri" w:cs="Calibri" w:hint="eastAsia"/>
          <w:b/>
        </w:rPr>
        <w:t>1</w:t>
      </w:r>
      <w:r>
        <w:rPr>
          <w:rFonts w:ascii="Calibri" w:hAnsi="Calibri" w:cs="Calibri" w:hint="eastAsia"/>
          <w:b/>
        </w:rPr>
        <w:t>.</w:t>
      </w:r>
      <w:r>
        <w:rPr>
          <w:rFonts w:ascii="Calibri" w:hAnsi="Calibri" w:cs="Calibri"/>
          <w:b/>
        </w:rPr>
        <w:t xml:space="preserve"> </w:t>
      </w:r>
      <w:r>
        <w:rPr>
          <w:rFonts w:ascii="Calibri" w:hAnsi="Calibri" w:cs="Calibri" w:hint="eastAsia"/>
          <w:b/>
        </w:rPr>
        <w:t xml:space="preserve">Sequence </w:t>
      </w:r>
      <w:proofErr w:type="spellStart"/>
      <w:r>
        <w:rPr>
          <w:rFonts w:ascii="Calibri" w:hAnsi="Calibri" w:cs="Calibri" w:hint="eastAsia"/>
          <w:b/>
        </w:rPr>
        <w:t>alignmentsof</w:t>
      </w:r>
      <w:proofErr w:type="spellEnd"/>
      <w:r>
        <w:rPr>
          <w:rFonts w:ascii="Calibri" w:hAnsi="Calibri" w:cs="Calibri" w:hint="eastAsia"/>
          <w:b/>
        </w:rPr>
        <w:t xml:space="preserve"> the primer binding regions of </w:t>
      </w:r>
      <w:r w:rsidR="00FB0A41">
        <w:rPr>
          <w:rFonts w:ascii="Calibri" w:hAnsi="Calibri" w:cs="Calibri" w:hint="eastAsia"/>
          <w:b/>
        </w:rPr>
        <w:t>HSV-1</w:t>
      </w:r>
      <w:r>
        <w:rPr>
          <w:rFonts w:ascii="Calibri" w:hAnsi="Calibri" w:cs="Calibri" w:hint="eastAsia"/>
          <w:b/>
        </w:rPr>
        <w:t xml:space="preserve">. </w:t>
      </w:r>
    </w:p>
    <w:p w14:paraId="7EF15C36" w14:textId="39DECEC9" w:rsidR="00FB42E9" w:rsidRDefault="00000000">
      <w:pPr>
        <w:ind w:left="357"/>
        <w:jc w:val="center"/>
        <w:rPr>
          <w:rFonts w:ascii="Calibri" w:hAnsi="Calibri" w:cs="Calibri"/>
          <w:bCs/>
        </w:rPr>
      </w:pPr>
      <w:r>
        <w:rPr>
          <w:rFonts w:ascii="Calibri" w:hAnsi="Calibri" w:cs="Calibri" w:hint="eastAsia"/>
          <w:bCs/>
        </w:rPr>
        <w:t xml:space="preserve">A total of </w:t>
      </w:r>
      <w:r w:rsidR="00FB0A41">
        <w:rPr>
          <w:rFonts w:ascii="Calibri" w:hAnsi="Calibri" w:cs="Calibri" w:hint="eastAsia"/>
          <w:bCs/>
        </w:rPr>
        <w:t>100</w:t>
      </w:r>
      <w:r>
        <w:rPr>
          <w:rFonts w:ascii="Calibri" w:hAnsi="Calibri" w:cs="Calibri" w:hint="eastAsia"/>
          <w:bCs/>
        </w:rPr>
        <w:t xml:space="preserve"> </w:t>
      </w:r>
      <w:r w:rsidR="00FB0A41">
        <w:rPr>
          <w:rFonts w:ascii="Calibri" w:hAnsi="Calibri" w:cs="Calibri" w:hint="eastAsia"/>
          <w:bCs/>
        </w:rPr>
        <w:t>HSV-</w:t>
      </w:r>
      <w:r>
        <w:rPr>
          <w:rFonts w:ascii="Calibri" w:hAnsi="Calibri" w:cs="Calibri" w:hint="eastAsia"/>
          <w:bCs/>
        </w:rPr>
        <w:t xml:space="preserve">1 sequences were downloaded from National Center for Biotechnology Information (NCBI) (https://www.ncbi.nlm.nih.gov/) </w:t>
      </w:r>
      <w:r w:rsidRPr="00EC436C">
        <w:rPr>
          <w:rFonts w:ascii="Calibri" w:hAnsi="Calibri" w:cs="Calibri" w:hint="eastAsia"/>
          <w:bCs/>
        </w:rPr>
        <w:t xml:space="preserve">on </w:t>
      </w:r>
      <w:r w:rsidR="00A874C4" w:rsidRPr="00A874C4">
        <w:rPr>
          <w:rFonts w:ascii="Calibri" w:hAnsi="Calibri" w:cs="Calibri"/>
          <w:bCs/>
        </w:rPr>
        <w:t>May</w:t>
      </w:r>
      <w:r>
        <w:rPr>
          <w:rFonts w:ascii="Calibri" w:hAnsi="Calibri" w:cs="Calibri" w:hint="eastAsia"/>
          <w:bCs/>
        </w:rPr>
        <w:t>, 2025. The sequence number of each unique sequence/variant is shown in parenthesis. Dot, identity with the topmost sequence.</w:t>
      </w:r>
    </w:p>
    <w:p w14:paraId="0C6B8A44" w14:textId="77777777" w:rsidR="00FB42E9" w:rsidRDefault="00000000">
      <w:pPr>
        <w:rPr>
          <w:rFonts w:ascii="Calibri" w:hAnsi="Calibri" w:cs="Calibri"/>
          <w:bCs/>
        </w:rPr>
      </w:pPr>
      <w:r>
        <w:rPr>
          <w:rFonts w:ascii="Calibri" w:hAnsi="Calibri" w:cs="Calibri" w:hint="eastAsia"/>
          <w:bCs/>
        </w:rPr>
        <w:br w:type="page"/>
      </w:r>
    </w:p>
    <w:p w14:paraId="3852CEE6" w14:textId="77777777" w:rsidR="00122DAA" w:rsidRDefault="00122DAA">
      <w:pPr>
        <w:rPr>
          <w:rFonts w:ascii="Calibri" w:hAnsi="Calibri" w:cs="Calibri"/>
          <w:bCs/>
        </w:rPr>
      </w:pPr>
    </w:p>
    <w:p w14:paraId="14A415EB" w14:textId="1066C532" w:rsidR="00FB42E9" w:rsidRDefault="00000000">
      <w:pPr>
        <w:rPr>
          <w:rFonts w:ascii="Times New Roman" w:eastAsia="宋体" w:hAnsi="Times New Roman" w:cs="Times New Roman"/>
          <w:b/>
          <w:bCs/>
          <w:kern w:val="1"/>
          <w:sz w:val="24"/>
          <w:szCs w:val="24"/>
        </w:rPr>
      </w:pPr>
      <w:r>
        <w:rPr>
          <w:rFonts w:ascii="Times New Roman" w:eastAsia="宋体" w:hAnsi="Times New Roman" w:cs="Times New Roman"/>
          <w:b/>
          <w:bCs/>
          <w:kern w:val="1"/>
          <w:sz w:val="24"/>
          <w:szCs w:val="24"/>
        </w:rPr>
        <w:t>Supplementary References</w:t>
      </w:r>
    </w:p>
    <w:p w14:paraId="66B892FF" w14:textId="77777777" w:rsidR="003B34B5" w:rsidRDefault="003B34B5"/>
    <w:p w14:paraId="6B391B0C" w14:textId="77777777" w:rsidR="003B34B5" w:rsidRDefault="003B34B5"/>
    <w:p w14:paraId="3758E695" w14:textId="77777777" w:rsidR="00F9226B" w:rsidRPr="00F9226B" w:rsidRDefault="003B34B5" w:rsidP="00F9226B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F9226B" w:rsidRPr="00F9226B">
        <w:rPr>
          <w:noProof/>
        </w:rPr>
        <w:t>1</w:t>
      </w:r>
      <w:r w:rsidR="00F9226B" w:rsidRPr="00F9226B">
        <w:rPr>
          <w:noProof/>
        </w:rPr>
        <w:tab/>
        <w:t xml:space="preserve">Reddy, A. K., Balne, P. K., Reddy, R. K., Mathai, A. &amp; Kaur, I. Loop-mediated isothermal amplification assay for the diagnosis of retinitis caused by herpes simplex virus-1. </w:t>
      </w:r>
      <w:r w:rsidR="00F9226B" w:rsidRPr="00F9226B">
        <w:rPr>
          <w:i/>
          <w:noProof/>
        </w:rPr>
        <w:t>Clin Microbiol Infect</w:t>
      </w:r>
      <w:r w:rsidR="00F9226B" w:rsidRPr="00F9226B">
        <w:rPr>
          <w:noProof/>
        </w:rPr>
        <w:t xml:space="preserve"> </w:t>
      </w:r>
      <w:r w:rsidR="00F9226B" w:rsidRPr="00F9226B">
        <w:rPr>
          <w:b/>
          <w:noProof/>
        </w:rPr>
        <w:t>17</w:t>
      </w:r>
      <w:r w:rsidR="00F9226B" w:rsidRPr="00F9226B">
        <w:rPr>
          <w:noProof/>
        </w:rPr>
        <w:t>, 210-213 (2011).</w:t>
      </w:r>
    </w:p>
    <w:p w14:paraId="03768644" w14:textId="77777777" w:rsidR="00F9226B" w:rsidRPr="00F9226B" w:rsidRDefault="00F9226B" w:rsidP="00F9226B">
      <w:pPr>
        <w:pStyle w:val="EndNoteBibliography"/>
        <w:ind w:left="720" w:hanging="720"/>
        <w:rPr>
          <w:noProof/>
        </w:rPr>
      </w:pPr>
      <w:r w:rsidRPr="00F9226B">
        <w:rPr>
          <w:noProof/>
        </w:rPr>
        <w:t>2</w:t>
      </w:r>
      <w:r w:rsidRPr="00F9226B">
        <w:rPr>
          <w:noProof/>
        </w:rPr>
        <w:tab/>
        <w:t>Enomoto, Y.</w:t>
      </w:r>
      <w:r w:rsidRPr="00F9226B">
        <w:rPr>
          <w:i/>
          <w:noProof/>
        </w:rPr>
        <w:t xml:space="preserve"> et al.</w:t>
      </w:r>
      <w:r w:rsidRPr="00F9226B">
        <w:rPr>
          <w:noProof/>
        </w:rPr>
        <w:t xml:space="preserve"> Rapid diagnosis of herpes simplex virus infection by a loop-mediated isothermal amplification method. </w:t>
      </w:r>
      <w:r w:rsidRPr="00F9226B">
        <w:rPr>
          <w:i/>
          <w:noProof/>
        </w:rPr>
        <w:t>J Clin Microbiol</w:t>
      </w:r>
      <w:r w:rsidRPr="00F9226B">
        <w:rPr>
          <w:noProof/>
        </w:rPr>
        <w:t xml:space="preserve"> </w:t>
      </w:r>
      <w:r w:rsidRPr="00F9226B">
        <w:rPr>
          <w:b/>
          <w:noProof/>
        </w:rPr>
        <w:t>43</w:t>
      </w:r>
      <w:r w:rsidRPr="00F9226B">
        <w:rPr>
          <w:noProof/>
        </w:rPr>
        <w:t>, 951-955 (2005).</w:t>
      </w:r>
    </w:p>
    <w:p w14:paraId="4FDF6E71" w14:textId="77777777" w:rsidR="00F9226B" w:rsidRPr="00F9226B" w:rsidRDefault="00F9226B" w:rsidP="00F9226B">
      <w:pPr>
        <w:pStyle w:val="EndNoteBibliography"/>
        <w:ind w:left="720" w:hanging="720"/>
        <w:rPr>
          <w:noProof/>
        </w:rPr>
      </w:pPr>
      <w:r w:rsidRPr="00F9226B">
        <w:rPr>
          <w:noProof/>
        </w:rPr>
        <w:t>3</w:t>
      </w:r>
      <w:r w:rsidRPr="00F9226B">
        <w:rPr>
          <w:noProof/>
        </w:rPr>
        <w:tab/>
        <w:t>Li, Y.</w:t>
      </w:r>
      <w:r w:rsidRPr="00F9226B">
        <w:rPr>
          <w:i/>
          <w:noProof/>
        </w:rPr>
        <w:t xml:space="preserve"> et al.</w:t>
      </w:r>
      <w:r w:rsidRPr="00F9226B">
        <w:rPr>
          <w:noProof/>
        </w:rPr>
        <w:t xml:space="preserve"> A Novel 2-dimensional Multiplex qPCR Assay for Single-Tube Detection of Nine Human Herpesviruses. </w:t>
      </w:r>
      <w:r w:rsidRPr="00F9226B">
        <w:rPr>
          <w:i/>
          <w:noProof/>
        </w:rPr>
        <w:t>Virol Sin</w:t>
      </w:r>
      <w:r w:rsidRPr="00F9226B">
        <w:rPr>
          <w:noProof/>
        </w:rPr>
        <w:t xml:space="preserve"> </w:t>
      </w:r>
      <w:r w:rsidRPr="00F9226B">
        <w:rPr>
          <w:b/>
          <w:noProof/>
        </w:rPr>
        <w:t>36</w:t>
      </w:r>
      <w:r w:rsidRPr="00F9226B">
        <w:rPr>
          <w:noProof/>
        </w:rPr>
        <w:t>, 746-754 (2021).</w:t>
      </w:r>
    </w:p>
    <w:p w14:paraId="7FA1AAF0" w14:textId="0837630C" w:rsidR="003C618A" w:rsidRDefault="003B34B5">
      <w:r>
        <w:fldChar w:fldCharType="end"/>
      </w:r>
    </w:p>
    <w:sectPr w:rsidR="003C618A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/>
      <w:pgMar w:top="1383" w:right="1134" w:bottom="1383" w:left="1134" w:header="851" w:footer="992" w:gutter="0"/>
      <w:cols w:space="0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B91BDED" w14:textId="77777777" w:rsidR="005A7CBF" w:rsidRDefault="005A7CBF">
      <w:r>
        <w:separator/>
      </w:r>
    </w:p>
  </w:endnote>
  <w:endnote w:type="continuationSeparator" w:id="0">
    <w:p w14:paraId="680033F5" w14:textId="77777777" w:rsidR="005A7CBF" w:rsidRDefault="005A7CB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6232B8C" w14:textId="77777777" w:rsidR="00FB42E9" w:rsidRDefault="00FB42E9">
    <w:pPr>
      <w:pStyle w:val="a6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637BB55" w14:textId="77777777" w:rsidR="00FB42E9" w:rsidRDefault="00FB42E9">
    <w:pPr>
      <w:pStyle w:val="a6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182E9C7" w14:textId="77777777" w:rsidR="00FB42E9" w:rsidRDefault="00FB42E9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76370D2" w14:textId="77777777" w:rsidR="005A7CBF" w:rsidRDefault="005A7CBF">
      <w:r>
        <w:separator/>
      </w:r>
    </w:p>
  </w:footnote>
  <w:footnote w:type="continuationSeparator" w:id="0">
    <w:p w14:paraId="4ABD7CD0" w14:textId="77777777" w:rsidR="005A7CBF" w:rsidRDefault="005A7CB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74A2666" w14:textId="77777777" w:rsidR="00FB42E9" w:rsidRDefault="00FB42E9">
    <w:pPr>
      <w:pStyle w:val="a8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536465653"/>
    </w:sdtPr>
    <w:sdtContent>
      <w:p w14:paraId="4B727C53" w14:textId="77777777" w:rsidR="00FB42E9" w:rsidRDefault="00000000">
        <w:pPr>
          <w:pStyle w:val="a8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1</w:t>
        </w:r>
        <w:r>
          <w:rPr>
            <w:lang w:val="zh-CN"/>
          </w:rPr>
          <w:t>2</w:t>
        </w:r>
        <w:r>
          <w:fldChar w:fldCharType="end"/>
        </w:r>
      </w:p>
    </w:sdtContent>
  </w:sdt>
  <w:p w14:paraId="0218650E" w14:textId="77777777" w:rsidR="00FB42E9" w:rsidRDefault="00FB42E9">
    <w:pPr>
      <w:pStyle w:val="a8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CAFEAE6" w14:textId="77777777" w:rsidR="00FB42E9" w:rsidRDefault="00FB42E9">
    <w:pPr>
      <w:pStyle w:val="a8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embedSystemFonts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doNotUseIndentAsNumberingTabStop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commondata" w:val="eyJoZGlkIjoiMWJmYmVhMGQ2YWQwOTc0ZDFkYmVkZTE0NzFkNThlYzIifQ=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satpv55jvpasdeva9q5ztznvzfpweat25xs&quot;&gt;HSV1文献&lt;record-ids&gt;&lt;item&gt;9&lt;/item&gt;&lt;item&gt;10&lt;/item&gt;&lt;item&gt;11&lt;/item&gt;&lt;/record-ids&gt;&lt;/item&gt;&lt;/Libraries&gt;"/>
    <w:docVar w:name="KSO_WPS_MARK_KEY" w:val="b465bac2-1cda-4cd5-b6ee-c49e62850a3e"/>
  </w:docVars>
  <w:rsids>
    <w:rsidRoot w:val="00143E1C"/>
    <w:rsid w:val="00007A2B"/>
    <w:rsid w:val="00016709"/>
    <w:rsid w:val="0003093B"/>
    <w:rsid w:val="00032F0C"/>
    <w:rsid w:val="00034D2D"/>
    <w:rsid w:val="00046C92"/>
    <w:rsid w:val="0006277D"/>
    <w:rsid w:val="00064935"/>
    <w:rsid w:val="00065CF5"/>
    <w:rsid w:val="0007505B"/>
    <w:rsid w:val="00083954"/>
    <w:rsid w:val="00087763"/>
    <w:rsid w:val="00090342"/>
    <w:rsid w:val="000947EC"/>
    <w:rsid w:val="000967EC"/>
    <w:rsid w:val="000A0BA2"/>
    <w:rsid w:val="000A1C27"/>
    <w:rsid w:val="000A5401"/>
    <w:rsid w:val="000B0EDD"/>
    <w:rsid w:val="000C7ED1"/>
    <w:rsid w:val="000D43D6"/>
    <w:rsid w:val="000F0BEA"/>
    <w:rsid w:val="000F4D19"/>
    <w:rsid w:val="000F7225"/>
    <w:rsid w:val="00121F34"/>
    <w:rsid w:val="00122DAA"/>
    <w:rsid w:val="00130F86"/>
    <w:rsid w:val="00133358"/>
    <w:rsid w:val="00134ADB"/>
    <w:rsid w:val="0014304C"/>
    <w:rsid w:val="00143E1C"/>
    <w:rsid w:val="00145F7B"/>
    <w:rsid w:val="00153CF2"/>
    <w:rsid w:val="00156CFD"/>
    <w:rsid w:val="00164A3B"/>
    <w:rsid w:val="00165799"/>
    <w:rsid w:val="00166953"/>
    <w:rsid w:val="001829CB"/>
    <w:rsid w:val="00191E10"/>
    <w:rsid w:val="00192840"/>
    <w:rsid w:val="001974A0"/>
    <w:rsid w:val="001A5987"/>
    <w:rsid w:val="001B205F"/>
    <w:rsid w:val="001B7F89"/>
    <w:rsid w:val="0021158F"/>
    <w:rsid w:val="0021381C"/>
    <w:rsid w:val="00222522"/>
    <w:rsid w:val="00231E72"/>
    <w:rsid w:val="00247E64"/>
    <w:rsid w:val="002505B4"/>
    <w:rsid w:val="00262D1A"/>
    <w:rsid w:val="0027757B"/>
    <w:rsid w:val="00292E63"/>
    <w:rsid w:val="002A34DA"/>
    <w:rsid w:val="002A726F"/>
    <w:rsid w:val="002B0B89"/>
    <w:rsid w:val="002C330B"/>
    <w:rsid w:val="002C528F"/>
    <w:rsid w:val="002E1FAE"/>
    <w:rsid w:val="002F68F6"/>
    <w:rsid w:val="00302765"/>
    <w:rsid w:val="003128F3"/>
    <w:rsid w:val="003407E8"/>
    <w:rsid w:val="0034387F"/>
    <w:rsid w:val="00347A28"/>
    <w:rsid w:val="00360B41"/>
    <w:rsid w:val="0037332B"/>
    <w:rsid w:val="00374E83"/>
    <w:rsid w:val="00394FB0"/>
    <w:rsid w:val="00395AC0"/>
    <w:rsid w:val="003A2E23"/>
    <w:rsid w:val="003B34B5"/>
    <w:rsid w:val="003B6580"/>
    <w:rsid w:val="003C618A"/>
    <w:rsid w:val="003D405C"/>
    <w:rsid w:val="003D760A"/>
    <w:rsid w:val="00416982"/>
    <w:rsid w:val="00423C5B"/>
    <w:rsid w:val="00430E79"/>
    <w:rsid w:val="00441A66"/>
    <w:rsid w:val="004443B4"/>
    <w:rsid w:val="00450124"/>
    <w:rsid w:val="00455BCB"/>
    <w:rsid w:val="00462516"/>
    <w:rsid w:val="00482B26"/>
    <w:rsid w:val="004C27FD"/>
    <w:rsid w:val="004C76FE"/>
    <w:rsid w:val="004D6F25"/>
    <w:rsid w:val="0052464C"/>
    <w:rsid w:val="00530430"/>
    <w:rsid w:val="00534A3E"/>
    <w:rsid w:val="00541F80"/>
    <w:rsid w:val="00576F90"/>
    <w:rsid w:val="005870F1"/>
    <w:rsid w:val="0059361A"/>
    <w:rsid w:val="00594C62"/>
    <w:rsid w:val="005A70B5"/>
    <w:rsid w:val="005A7CBF"/>
    <w:rsid w:val="005B5040"/>
    <w:rsid w:val="005B6C28"/>
    <w:rsid w:val="005C5627"/>
    <w:rsid w:val="005D0270"/>
    <w:rsid w:val="00600D66"/>
    <w:rsid w:val="0060762C"/>
    <w:rsid w:val="00610CCE"/>
    <w:rsid w:val="00611170"/>
    <w:rsid w:val="00621B35"/>
    <w:rsid w:val="0062232E"/>
    <w:rsid w:val="00643EEF"/>
    <w:rsid w:val="00653DFE"/>
    <w:rsid w:val="006565F2"/>
    <w:rsid w:val="0065743D"/>
    <w:rsid w:val="00657AEE"/>
    <w:rsid w:val="00657E67"/>
    <w:rsid w:val="00670697"/>
    <w:rsid w:val="006830A0"/>
    <w:rsid w:val="006867C3"/>
    <w:rsid w:val="00687FA6"/>
    <w:rsid w:val="006947A0"/>
    <w:rsid w:val="006953E0"/>
    <w:rsid w:val="00697235"/>
    <w:rsid w:val="006B231D"/>
    <w:rsid w:val="006C0A26"/>
    <w:rsid w:val="006C0D18"/>
    <w:rsid w:val="006D02F2"/>
    <w:rsid w:val="006D3AB6"/>
    <w:rsid w:val="006F53EF"/>
    <w:rsid w:val="007004DB"/>
    <w:rsid w:val="00726BCB"/>
    <w:rsid w:val="00772E27"/>
    <w:rsid w:val="00773F7D"/>
    <w:rsid w:val="00775CF5"/>
    <w:rsid w:val="00787E2D"/>
    <w:rsid w:val="007915B8"/>
    <w:rsid w:val="007943FD"/>
    <w:rsid w:val="007A0BD8"/>
    <w:rsid w:val="007A24A7"/>
    <w:rsid w:val="007A27D4"/>
    <w:rsid w:val="007A6C65"/>
    <w:rsid w:val="007B0017"/>
    <w:rsid w:val="007B03DC"/>
    <w:rsid w:val="007C2DD3"/>
    <w:rsid w:val="007D4219"/>
    <w:rsid w:val="007E1368"/>
    <w:rsid w:val="007E2D3B"/>
    <w:rsid w:val="007E2EDF"/>
    <w:rsid w:val="008154EF"/>
    <w:rsid w:val="00840C9A"/>
    <w:rsid w:val="008501A2"/>
    <w:rsid w:val="00853059"/>
    <w:rsid w:val="00857FBF"/>
    <w:rsid w:val="00861F0A"/>
    <w:rsid w:val="008870ED"/>
    <w:rsid w:val="008A1CDA"/>
    <w:rsid w:val="008A3AF1"/>
    <w:rsid w:val="008A55E4"/>
    <w:rsid w:val="008A57CD"/>
    <w:rsid w:val="008A6C9C"/>
    <w:rsid w:val="008B36ED"/>
    <w:rsid w:val="008B505A"/>
    <w:rsid w:val="008B5A43"/>
    <w:rsid w:val="008C2510"/>
    <w:rsid w:val="008C4D0C"/>
    <w:rsid w:val="008D5C31"/>
    <w:rsid w:val="00913D0E"/>
    <w:rsid w:val="009625B8"/>
    <w:rsid w:val="00966EE9"/>
    <w:rsid w:val="0096748D"/>
    <w:rsid w:val="0098736B"/>
    <w:rsid w:val="00993BFB"/>
    <w:rsid w:val="009A22EE"/>
    <w:rsid w:val="009A3A7A"/>
    <w:rsid w:val="009A3FEC"/>
    <w:rsid w:val="009B3830"/>
    <w:rsid w:val="009B5ABE"/>
    <w:rsid w:val="009B64B8"/>
    <w:rsid w:val="009C0FD2"/>
    <w:rsid w:val="009C2032"/>
    <w:rsid w:val="009D08BA"/>
    <w:rsid w:val="009D246D"/>
    <w:rsid w:val="009D5E74"/>
    <w:rsid w:val="009D6D45"/>
    <w:rsid w:val="009E2ECB"/>
    <w:rsid w:val="009E6CAD"/>
    <w:rsid w:val="00A0034E"/>
    <w:rsid w:val="00A011D5"/>
    <w:rsid w:val="00A03DBE"/>
    <w:rsid w:val="00A0524C"/>
    <w:rsid w:val="00A11722"/>
    <w:rsid w:val="00A14B89"/>
    <w:rsid w:val="00A1666B"/>
    <w:rsid w:val="00A3515F"/>
    <w:rsid w:val="00A426E5"/>
    <w:rsid w:val="00A50DAC"/>
    <w:rsid w:val="00A61528"/>
    <w:rsid w:val="00A63210"/>
    <w:rsid w:val="00A649F1"/>
    <w:rsid w:val="00A660AD"/>
    <w:rsid w:val="00A82D15"/>
    <w:rsid w:val="00A8306D"/>
    <w:rsid w:val="00A874C4"/>
    <w:rsid w:val="00A979E7"/>
    <w:rsid w:val="00AA2E53"/>
    <w:rsid w:val="00AB061C"/>
    <w:rsid w:val="00AC27E8"/>
    <w:rsid w:val="00AC3A70"/>
    <w:rsid w:val="00AC76C3"/>
    <w:rsid w:val="00AD054B"/>
    <w:rsid w:val="00AD46E5"/>
    <w:rsid w:val="00B0055D"/>
    <w:rsid w:val="00B35357"/>
    <w:rsid w:val="00B36B6B"/>
    <w:rsid w:val="00B50A25"/>
    <w:rsid w:val="00B51E07"/>
    <w:rsid w:val="00B61AAB"/>
    <w:rsid w:val="00B7129D"/>
    <w:rsid w:val="00B74561"/>
    <w:rsid w:val="00B76A61"/>
    <w:rsid w:val="00B805FE"/>
    <w:rsid w:val="00B83977"/>
    <w:rsid w:val="00B96D5A"/>
    <w:rsid w:val="00BA1D4E"/>
    <w:rsid w:val="00BA3729"/>
    <w:rsid w:val="00BA7B3A"/>
    <w:rsid w:val="00BB669A"/>
    <w:rsid w:val="00BC4394"/>
    <w:rsid w:val="00BE388D"/>
    <w:rsid w:val="00C04C52"/>
    <w:rsid w:val="00C26031"/>
    <w:rsid w:val="00C370C9"/>
    <w:rsid w:val="00C51E87"/>
    <w:rsid w:val="00C572D9"/>
    <w:rsid w:val="00C665D0"/>
    <w:rsid w:val="00C67F05"/>
    <w:rsid w:val="00C70738"/>
    <w:rsid w:val="00C7105F"/>
    <w:rsid w:val="00C910BC"/>
    <w:rsid w:val="00C91145"/>
    <w:rsid w:val="00CB0530"/>
    <w:rsid w:val="00CE26AB"/>
    <w:rsid w:val="00CE2B8C"/>
    <w:rsid w:val="00D22D6A"/>
    <w:rsid w:val="00D308E5"/>
    <w:rsid w:val="00D33E7D"/>
    <w:rsid w:val="00D37088"/>
    <w:rsid w:val="00D42FBA"/>
    <w:rsid w:val="00D46318"/>
    <w:rsid w:val="00D51220"/>
    <w:rsid w:val="00D51AEF"/>
    <w:rsid w:val="00D5540A"/>
    <w:rsid w:val="00D61B24"/>
    <w:rsid w:val="00D631B3"/>
    <w:rsid w:val="00D70688"/>
    <w:rsid w:val="00D73050"/>
    <w:rsid w:val="00DA6D90"/>
    <w:rsid w:val="00DA7239"/>
    <w:rsid w:val="00DA7EB0"/>
    <w:rsid w:val="00DC3CFB"/>
    <w:rsid w:val="00DC5892"/>
    <w:rsid w:val="00DD70B7"/>
    <w:rsid w:val="00DE5AC4"/>
    <w:rsid w:val="00DF7953"/>
    <w:rsid w:val="00E200AE"/>
    <w:rsid w:val="00E40409"/>
    <w:rsid w:val="00E5616A"/>
    <w:rsid w:val="00E57DBC"/>
    <w:rsid w:val="00E61A1A"/>
    <w:rsid w:val="00E83848"/>
    <w:rsid w:val="00E946A0"/>
    <w:rsid w:val="00E96B8B"/>
    <w:rsid w:val="00EA0BFD"/>
    <w:rsid w:val="00EA5A71"/>
    <w:rsid w:val="00EC2657"/>
    <w:rsid w:val="00EC2B2E"/>
    <w:rsid w:val="00EC436C"/>
    <w:rsid w:val="00EC485A"/>
    <w:rsid w:val="00ED5849"/>
    <w:rsid w:val="00EE79E2"/>
    <w:rsid w:val="00EF0720"/>
    <w:rsid w:val="00F02242"/>
    <w:rsid w:val="00F10676"/>
    <w:rsid w:val="00F11EAD"/>
    <w:rsid w:val="00F15475"/>
    <w:rsid w:val="00F16189"/>
    <w:rsid w:val="00F33B61"/>
    <w:rsid w:val="00F340C2"/>
    <w:rsid w:val="00F41495"/>
    <w:rsid w:val="00F50F02"/>
    <w:rsid w:val="00F87BD3"/>
    <w:rsid w:val="00F9226B"/>
    <w:rsid w:val="00F9384A"/>
    <w:rsid w:val="00F93A50"/>
    <w:rsid w:val="00FA32FF"/>
    <w:rsid w:val="00FB0A41"/>
    <w:rsid w:val="00FB180F"/>
    <w:rsid w:val="00FB42E9"/>
    <w:rsid w:val="00FC5AE9"/>
    <w:rsid w:val="00FD6F89"/>
    <w:rsid w:val="00FF0B22"/>
    <w:rsid w:val="00FF254D"/>
    <w:rsid w:val="00FF288F"/>
    <w:rsid w:val="00FF3F1E"/>
    <w:rsid w:val="06F171DA"/>
    <w:rsid w:val="0833591E"/>
    <w:rsid w:val="097B23B8"/>
    <w:rsid w:val="09D771D4"/>
    <w:rsid w:val="11FC498D"/>
    <w:rsid w:val="14FA7125"/>
    <w:rsid w:val="15B33EE6"/>
    <w:rsid w:val="18E2284F"/>
    <w:rsid w:val="1F7C0F3D"/>
    <w:rsid w:val="2E3A7AC4"/>
    <w:rsid w:val="38B65456"/>
    <w:rsid w:val="547A372C"/>
    <w:rsid w:val="5E135DB4"/>
    <w:rsid w:val="5E517C66"/>
    <w:rsid w:val="60736A8B"/>
    <w:rsid w:val="6B6133B6"/>
    <w:rsid w:val="74132F6D"/>
    <w:rsid w:val="75EB41BC"/>
    <w:rsid w:val="7AB176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2460C34D"/>
  <w15:docId w15:val="{33A5FE9D-8EC7-4A6E-B3DD-426EB3F8AC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annotation text" w:qFormat="1"/>
    <w:lsdException w:name="header" w:uiPriority="99" w:unhideWhenUsed="1" w:qFormat="1"/>
    <w:lsdException w:name="footer" w:uiPriority="99" w:qFormat="1"/>
    <w:lsdException w:name="caption" w:semiHidden="1" w:unhideWhenUsed="1" w:qFormat="1"/>
    <w:lsdException w:name="annotation reference" w:qFormat="1"/>
    <w:lsdException w:name="Title" w:qFormat="1"/>
    <w:lsdException w:name="Default Paragraph Font" w:uiPriority="1" w:unhideWhenUsed="1"/>
    <w:lsdException w:name="Subtitle" w:qFormat="1"/>
    <w:lsdException w:name="Hyperlink" w:uiPriority="99" w:unhideWhenUsed="1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 w:qFormat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qFormat="1"/>
    <w:lsdException w:name="Table Grid" w:uiPriority="39" w:qFormat="1"/>
    <w:lsdException w:name="Table Theme" w:semiHidden="1" w:unhideWhenUsed="1"/>
    <w:lsdException w:name="Placeholder Text" w:semiHidden="1" w:uiPriority="99" w:unhideWhenUsed="1"/>
    <w:lsdException w:name="No Spacing" w:semiHidden="1" w:uiPriority="99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semiHidden="1" w:uiPriority="99" w:unhideWhenUsed="1"/>
    <w:lsdException w:name="Quote" w:semiHidden="1" w:uiPriority="99" w:unhideWhenUsed="1"/>
    <w:lsdException w:name="Intense Quote" w:semiHidden="1" w:uiPriority="99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qFormat/>
    <w:pPr>
      <w:jc w:val="left"/>
    </w:pPr>
  </w:style>
  <w:style w:type="paragraph" w:styleId="a4">
    <w:name w:val="Balloon Text"/>
    <w:basedOn w:val="a"/>
    <w:link w:val="a5"/>
    <w:qFormat/>
    <w:rPr>
      <w:sz w:val="18"/>
      <w:szCs w:val="18"/>
    </w:rPr>
  </w:style>
  <w:style w:type="paragraph" w:styleId="a6">
    <w:name w:val="footer"/>
    <w:basedOn w:val="a"/>
    <w:link w:val="a7"/>
    <w:uiPriority w:val="99"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8">
    <w:name w:val="header"/>
    <w:basedOn w:val="a"/>
    <w:link w:val="a9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a">
    <w:name w:val="Normal (Web)"/>
    <w:basedOn w:val="a"/>
    <w:uiPriority w:val="99"/>
    <w:unhideWhenUsed/>
    <w:qFormat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table" w:styleId="ab">
    <w:name w:val="Table Grid"/>
    <w:basedOn w:val="a1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c">
    <w:name w:val="Hyperlink"/>
    <w:basedOn w:val="a0"/>
    <w:uiPriority w:val="99"/>
    <w:unhideWhenUsed/>
    <w:qFormat/>
    <w:rPr>
      <w:color w:val="0563C1" w:themeColor="hyperlink"/>
      <w:u w:val="single"/>
    </w:rPr>
  </w:style>
  <w:style w:type="character" w:styleId="ad">
    <w:name w:val="annotation reference"/>
    <w:basedOn w:val="a0"/>
    <w:qFormat/>
    <w:rPr>
      <w:sz w:val="21"/>
      <w:szCs w:val="21"/>
    </w:rPr>
  </w:style>
  <w:style w:type="character" w:customStyle="1" w:styleId="a7">
    <w:name w:val="页脚 字符"/>
    <w:basedOn w:val="a0"/>
    <w:link w:val="a6"/>
    <w:uiPriority w:val="99"/>
    <w:qFormat/>
    <w:rPr>
      <w:kern w:val="2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qFormat/>
    <w:pPr>
      <w:jc w:val="center"/>
    </w:pPr>
    <w:rPr>
      <w:rFonts w:ascii="Calibri" w:hAnsi="Calibri" w:cs="Calibri"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qFormat/>
    <w:rPr>
      <w:rFonts w:ascii="Calibri" w:eastAsiaTheme="minorEastAsia" w:hAnsi="Calibri" w:cs="Calibri"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qFormat/>
    <w:rPr>
      <w:rFonts w:ascii="Calibri" w:hAnsi="Calibri" w:cs="Calibri"/>
      <w:sz w:val="20"/>
    </w:rPr>
  </w:style>
  <w:style w:type="character" w:customStyle="1" w:styleId="EndNoteBibliographyChar">
    <w:name w:val="EndNote Bibliography Char"/>
    <w:basedOn w:val="a0"/>
    <w:link w:val="EndNoteBibliography"/>
    <w:qFormat/>
    <w:rPr>
      <w:rFonts w:ascii="Calibri" w:eastAsiaTheme="minorEastAsia" w:hAnsi="Calibri" w:cs="Calibri"/>
      <w:kern w:val="2"/>
      <w:szCs w:val="22"/>
    </w:rPr>
  </w:style>
  <w:style w:type="character" w:customStyle="1" w:styleId="a5">
    <w:name w:val="批注框文本 字符"/>
    <w:basedOn w:val="a0"/>
    <w:link w:val="a4"/>
    <w:qFormat/>
    <w:rPr>
      <w:kern w:val="2"/>
      <w:sz w:val="18"/>
      <w:szCs w:val="18"/>
    </w:rPr>
  </w:style>
  <w:style w:type="character" w:customStyle="1" w:styleId="EndNoteBibliography0">
    <w:name w:val="EndNote Bibliography 字符"/>
    <w:basedOn w:val="a0"/>
    <w:qFormat/>
    <w:rPr>
      <w:rFonts w:ascii="等线" w:eastAsia="等线" w:hAnsi="等线" w:cs="等线"/>
      <w:kern w:val="2"/>
      <w:szCs w:val="22"/>
    </w:rPr>
  </w:style>
  <w:style w:type="paragraph" w:customStyle="1" w:styleId="1">
    <w:name w:val="修订1"/>
    <w:hidden/>
    <w:uiPriority w:val="99"/>
    <w:unhideWhenUsed/>
    <w:qFormat/>
    <w:rPr>
      <w:rFonts w:asciiTheme="minorHAnsi" w:eastAsiaTheme="minorEastAsia" w:hAnsiTheme="minorHAnsi" w:cstheme="minorBidi"/>
      <w:kern w:val="2"/>
      <w:sz w:val="21"/>
      <w:szCs w:val="22"/>
    </w:rPr>
  </w:style>
  <w:style w:type="character" w:customStyle="1" w:styleId="a9">
    <w:name w:val="页眉 字符"/>
    <w:basedOn w:val="a0"/>
    <w:link w:val="a8"/>
    <w:uiPriority w:val="99"/>
    <w:qFormat/>
    <w:rPr>
      <w:kern w:val="2"/>
      <w:sz w:val="18"/>
      <w:szCs w:val="18"/>
    </w:rPr>
  </w:style>
  <w:style w:type="paragraph" w:customStyle="1" w:styleId="MDPI12title">
    <w:name w:val="MDPI_1.2_title"/>
    <w:next w:val="a"/>
    <w:qFormat/>
    <w:pPr>
      <w:adjustRightInd w:val="0"/>
      <w:snapToGrid w:val="0"/>
      <w:spacing w:after="240" w:line="240" w:lineRule="atLeast"/>
    </w:pPr>
    <w:rPr>
      <w:rFonts w:ascii="Palatino Linotype" w:eastAsia="Times New Roman" w:hAnsi="Palatino Linotype"/>
      <w:b/>
      <w:snapToGrid w:val="0"/>
      <w:color w:val="000000"/>
      <w:sz w:val="36"/>
      <w:lang w:eastAsia="de-DE" w:bidi="en-US"/>
    </w:rPr>
  </w:style>
  <w:style w:type="paragraph" w:customStyle="1" w:styleId="MDPI13authornames">
    <w:name w:val="MDPI_1.3_authornames"/>
    <w:next w:val="a"/>
    <w:qFormat/>
    <w:rsid w:val="00090342"/>
    <w:pPr>
      <w:adjustRightInd w:val="0"/>
      <w:snapToGrid w:val="0"/>
      <w:spacing w:after="360" w:line="260" w:lineRule="atLeast"/>
    </w:pPr>
    <w:rPr>
      <w:rFonts w:ascii="Palatino Linotype" w:eastAsia="Times New Roman" w:hAnsi="Palatino Linotype"/>
      <w:b/>
      <w:color w:val="000000"/>
      <w:szCs w:val="22"/>
      <w:lang w:eastAsia="de-DE" w:bidi="en-US"/>
    </w:rPr>
  </w:style>
  <w:style w:type="paragraph" w:customStyle="1" w:styleId="MDPI14history">
    <w:name w:val="MDPI_1.4_history"/>
    <w:basedOn w:val="a"/>
    <w:next w:val="a"/>
    <w:qFormat/>
    <w:rsid w:val="00090342"/>
    <w:pPr>
      <w:widowControl/>
      <w:adjustRightInd w:val="0"/>
      <w:snapToGrid w:val="0"/>
      <w:spacing w:line="240" w:lineRule="atLeast"/>
      <w:ind w:right="113"/>
      <w:jc w:val="left"/>
    </w:pPr>
    <w:rPr>
      <w:rFonts w:ascii="Palatino Linotype" w:eastAsia="Times New Roman" w:hAnsi="Palatino Linotype" w:cs="Times New Roman"/>
      <w:color w:val="000000"/>
      <w:kern w:val="0"/>
      <w:sz w:val="14"/>
      <w:szCs w:val="20"/>
      <w:lang w:eastAsia="de-DE" w:bidi="en-US"/>
    </w:rPr>
  </w:style>
  <w:style w:type="paragraph" w:customStyle="1" w:styleId="MDPI16affiliation">
    <w:name w:val="MDPI_1.6_affiliation"/>
    <w:qFormat/>
    <w:rsid w:val="00090342"/>
    <w:pPr>
      <w:adjustRightInd w:val="0"/>
      <w:snapToGrid w:val="0"/>
      <w:spacing w:line="200" w:lineRule="atLeast"/>
      <w:ind w:left="2806" w:hanging="198"/>
    </w:pPr>
    <w:rPr>
      <w:rFonts w:ascii="Palatino Linotype" w:eastAsia="Times New Roman" w:hAnsi="Palatino Linotype"/>
      <w:color w:val="000000"/>
      <w:sz w:val="16"/>
      <w:szCs w:val="18"/>
      <w:lang w:eastAsia="de-DE" w:bidi="en-US"/>
    </w:rPr>
  </w:style>
  <w:style w:type="paragraph" w:customStyle="1" w:styleId="MDPI72copyright">
    <w:name w:val="MDPI_7.2_copyright"/>
    <w:qFormat/>
    <w:rsid w:val="00090342"/>
    <w:pPr>
      <w:adjustRightInd w:val="0"/>
      <w:snapToGrid w:val="0"/>
      <w:spacing w:before="120" w:line="240" w:lineRule="atLeast"/>
      <w:ind w:right="113"/>
    </w:pPr>
    <w:rPr>
      <w:rFonts w:ascii="Palatino Linotype" w:eastAsia="Times New Roman" w:hAnsi="Palatino Linotype"/>
      <w:noProof/>
      <w:snapToGrid w:val="0"/>
      <w:color w:val="000000"/>
      <w:sz w:val="14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eader" Target="header3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77772BF-DC72-45B0-BF2E-96573E7BCD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1</TotalTime>
  <Pages>4</Pages>
  <Words>825</Words>
  <Characters>4785</Characters>
  <Application>Microsoft Office Word</Application>
  <DocSecurity>0</DocSecurity>
  <Lines>82</Lines>
  <Paragraphs>35</Paragraphs>
  <ScaleCrop>false</ScaleCrop>
  <Company>China</Company>
  <LinksUpToDate>false</LinksUpToDate>
  <CharactersWithSpaces>55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紫嫣 王</cp:lastModifiedBy>
  <cp:revision>177</cp:revision>
  <dcterms:created xsi:type="dcterms:W3CDTF">2023-04-28T15:57:00Z</dcterms:created>
  <dcterms:modified xsi:type="dcterms:W3CDTF">2026-01-29T05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2165</vt:lpwstr>
  </property>
  <property fmtid="{D5CDD505-2E9C-101B-9397-08002B2CF9AE}" pid="3" name="ICV">
    <vt:lpwstr>E28560E8B5EA49D79FCFF3F417E2E25C_12</vt:lpwstr>
  </property>
  <property fmtid="{D5CDD505-2E9C-101B-9397-08002B2CF9AE}" pid="4" name="KSOTemplateDocerSaveRecord">
    <vt:lpwstr>eyJoZGlkIjoiYjkyZmNhZmMwYTRkMzdjNDc0ZDBiODA4ZTNmNjg2YzYiLCJ1c2VySWQiOiI0MzY0NDY5OTMifQ==</vt:lpwstr>
  </property>
</Properties>
</file>